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8D4B81">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6F40D5">
        <w:rPr>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8D4B81">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r w:rsidR="00765BF0">
        <w:t>n</w:t>
      </w:r>
      <w:r w:rsidRPr="00765BF0">
        <w:t>irkabel ?</w:t>
      </w:r>
    </w:p>
    <w:p w14:paraId="7DBB79CC" w14:textId="77777777" w:rsidR="001E6BE5" w:rsidRDefault="001E6BE5" w:rsidP="008D4B81">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8D4B81">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penelitian ini sebagai berikut :</w:t>
      </w:r>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8D4B81">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8D4B81">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I :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V :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8D4B81">
      <w:pPr>
        <w:pStyle w:val="Heading2"/>
      </w:pPr>
      <w:bookmarkStart w:id="11" w:name="_Toc136865461"/>
      <w:r w:rsidRPr="00F936FC">
        <w:t>Internet Of Things(IoT)</w:t>
      </w:r>
      <w:bookmarkEnd w:id="11"/>
    </w:p>
    <w:p w14:paraId="2B5B2376" w14:textId="29911008" w:rsidR="007A0E62" w:rsidRDefault="00EB52CF" w:rsidP="00F936FC">
      <w:pPr>
        <w:spacing w:line="360" w:lineRule="auto"/>
        <w:ind w:firstLine="378"/>
        <w:jc w:val="both"/>
      </w:pPr>
      <w:r w:rsidRPr="00EB52CF">
        <w:t>Internet of Things merupakan suatu teknologi jaringan yang dinamis yang memiliki kemampuan dalam konfigurasi secara otomatis berdasarkan komunikasi standar. Dengan dukungan dari cloud computing, sehingga memungkinkan terjadinya proses pengambilan atau penyimpanan data satu sama lain yang terhubung dalam suatu jaringan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Penggunaan IoT pada saat ini sangat berkembang pesat berbagai teknologi listrik dapat di kendalikan dari jarak jauh. Salah satu perkembangan IoT yang sering ditemukan adalah penggunaan </w:t>
      </w:r>
      <w:r w:rsidR="007A0E62" w:rsidRPr="009157AF">
        <w:rPr>
          <w:i/>
          <w:iCs/>
        </w:rPr>
        <w:t>smart</w:t>
      </w:r>
      <w:r w:rsidR="009157AF">
        <w:rPr>
          <w:i/>
          <w:iCs/>
        </w:rPr>
        <w:t xml:space="preserve"> </w:t>
      </w:r>
      <w:r w:rsidR="007A0E62" w:rsidRPr="009157AF">
        <w:rPr>
          <w:i/>
          <w:iCs/>
        </w:rPr>
        <w:t>phone</w:t>
      </w:r>
      <w:r w:rsidR="007A0E62">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8D4B81">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3392BB1D"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1</w:t>
      </w:r>
      <w:r w:rsidR="00103E3D">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4319F1"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0E823763">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4319F1" w:rsidP="004311E5">
            <w:pPr>
              <w:jc w:val="center"/>
              <w:rPr>
                <w:b/>
                <w:bCs/>
                <w:noProof/>
                <w:lang w:val="en-US"/>
              </w:rPr>
            </w:pPr>
            <w:r>
              <w:rPr>
                <w:noProof/>
              </w:rPr>
              <w:pict w14:anchorId="501FDD60">
                <v:oval id="Oval 10" o:spid="_x0000_s1176" style="position:absolute;left:0;text-align:left;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E0287E">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4319F1"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4319F1" w:rsidP="004311E5">
            <w:pPr>
              <w:jc w:val="center"/>
              <w:rPr>
                <w:b/>
                <w:bCs/>
                <w:noProof/>
                <w:lang w:val="en-US"/>
              </w:rPr>
            </w:pPr>
            <w:r>
              <w:rPr>
                <w:noProof/>
              </w:rPr>
              <w:pict w14:anchorId="63039CBC">
                <v:rect id="Rectangle 8" o:spid="_x0000_s1174" style="position:absolute;left:0;text-align:left;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4319F1" w:rsidP="004311E5">
            <w:pPr>
              <w:jc w:val="center"/>
              <w:rPr>
                <w:b/>
                <w:bCs/>
                <w:noProof/>
                <w:lang w:val="en-US"/>
              </w:rPr>
            </w:pPr>
            <w:r>
              <w:rPr>
                <w:noProof/>
              </w:rPr>
              <w:pict w14:anchorId="2A492F0B">
                <v:shape id="Freeform: Shape 7" o:spid="_x0000_s1173" style="position:absolute;left:0;text-align:left;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493848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4319F1"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4319F1"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4319F1"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1A4F949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7A04607C">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4319F1"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14F66A03">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C4DBD65">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5D67B06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r>
        <w:rPr>
          <w:b/>
          <w:bCs/>
          <w:color w:val="auto"/>
          <w:sz w:val="24"/>
          <w:szCs w:val="24"/>
        </w:rPr>
        <w:t xml:space="preserve">Lanjutan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r w:rsidR="00AE5339" w:rsidRPr="00043EFC">
        <w:rPr>
          <w:b/>
          <w:bCs/>
          <w:i w:val="0"/>
          <w:iCs w:val="0"/>
          <w:color w:val="auto"/>
          <w:sz w:val="24"/>
          <w:szCs w:val="24"/>
        </w:rPr>
        <w:t>Simbo</w:t>
      </w:r>
      <w:r w:rsidR="00AE5339">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8D4B81">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6DE6F15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9F0C2FA"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4FC4E6CD">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2F643CB1"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E0287E">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8D4B81">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4FD724CF">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644725DD"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3</w:t>
      </w:r>
      <w:r w:rsidR="00613639">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4319F1"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120;mso-position-horizontal-relative:text;mso-position-vertical-relative:text" stroked="f">
            <v:textbox style="mso-next-textbox:#_x0000_s1166;mso-fit-shape-to-text:t" inset="0,0,0,0">
              <w:txbxContent>
                <w:p w14:paraId="1C11BCD1" w14:textId="50B385B1" w:rsidR="00BC2510" w:rsidRPr="004311E5" w:rsidRDefault="00BC2510"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49024" behindDoc="0" locked="0" layoutInCell="1" allowOverlap="1" wp14:anchorId="658C71BA" wp14:editId="0BABE6FA">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043486AD" w:rsidR="00672143" w:rsidRDefault="00083814" w:rsidP="00083814">
      <w:pPr>
        <w:pStyle w:val="Caption"/>
        <w:jc w:val="center"/>
        <w:rPr>
          <w:b/>
          <w:bCs/>
          <w:color w:val="auto"/>
          <w:sz w:val="24"/>
          <w:szCs w:val="24"/>
        </w:rPr>
      </w:pPr>
      <w:r w:rsidRPr="009157A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Pr="009157AF">
        <w:rPr>
          <w:b/>
          <w:bCs/>
          <w:color w:val="auto"/>
          <w:sz w:val="24"/>
          <w:szCs w:val="24"/>
        </w:rPr>
        <w:t xml:space="preserve"> Spesifikasi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3618B8" w:rsidRPr="003618B8" w14:paraId="0C5EC2A4"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Mikrokontroler</w:t>
            </w:r>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3618B8" w:rsidRPr="003618B8" w14:paraId="0B0235BD"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3618B8" w:rsidRPr="003618B8" w14:paraId="3F1E6BC4"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3618B8" w:rsidRPr="003618B8" w14:paraId="0FB539EE"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amera</w:t>
            </w:r>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3618B8" w:rsidRPr="003618B8" w14:paraId="2D667162"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3618B8" w:rsidRPr="003618B8" w14:paraId="1CC499DA" w14:textId="77777777" w:rsidTr="00E0287E">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3618B8" w:rsidRPr="003618B8" w14:paraId="23006435"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r w:rsidR="003618B8" w:rsidRPr="003618B8" w14:paraId="1C737813"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Komunikasi</w:t>
            </w:r>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E0287E">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Protokol jaringan: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Antarmuka</w:t>
            </w:r>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artu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Mendukung, hingga 4 GB</w:t>
            </w:r>
          </w:p>
        </w:tc>
      </w:tr>
      <w:tr w:rsidR="003618B8" w:rsidRPr="003618B8" w14:paraId="3E6E277F"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Dimensi</w:t>
            </w:r>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kuran PCB: Sekitar 27 mm x 40.5 mm</w:t>
            </w:r>
          </w:p>
        </w:tc>
      </w:tr>
      <w:tr w:rsidR="003618B8" w:rsidRPr="003618B8" w14:paraId="18CA3592"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erat: Sekitar 10 gram</w:t>
            </w:r>
          </w:p>
        </w:tc>
      </w:tr>
      <w:tr w:rsidR="003618B8" w:rsidRPr="003618B8" w14:paraId="1867D083"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r w:rsidRPr="003618B8">
              <w:rPr>
                <w:rFonts w:eastAsia="Times New Roman" w:cs="Times New Roman"/>
                <w:szCs w:val="24"/>
                <w:lang w:val="en-US"/>
              </w:rPr>
              <w:t>Lingkungan</w:t>
            </w:r>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Rentang suhu operasional: -20°C hingga 70°C</w:t>
            </w:r>
          </w:p>
        </w:tc>
      </w:tr>
      <w:tr w:rsidR="003618B8" w:rsidRPr="003618B8" w14:paraId="71A21E19"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Kelembaban relatif: 10% hingga 90%, non-kondensasi</w:t>
            </w:r>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8D4B81">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5CC8CD20">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0615B788"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5</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4C3FD4">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t xml:space="preserve">Spesifikasi yang dimiliki oleh Motor DC yaitu </w:t>
      </w:r>
      <w:r w:rsidR="00C572F4">
        <w:t xml:space="preserve">pada tabel </w:t>
      </w:r>
      <w:r>
        <w:t xml:space="preserve">sebagai berikut : </w:t>
      </w:r>
    </w:p>
    <w:p w14:paraId="462F9705" w14:textId="106F6045"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103E3D">
        <w:rPr>
          <w:b/>
          <w:i w:val="0"/>
          <w:color w:val="auto"/>
          <w:sz w:val="24"/>
          <w:szCs w:val="24"/>
        </w:rPr>
        <w:fldChar w:fldCharType="begin"/>
      </w:r>
      <w:r w:rsidR="00103E3D">
        <w:rPr>
          <w:b/>
          <w:i w:val="0"/>
          <w:color w:val="auto"/>
          <w:sz w:val="24"/>
          <w:szCs w:val="24"/>
        </w:rPr>
        <w:instrText xml:space="preserve"> STYLEREF 1 \s </w:instrText>
      </w:r>
      <w:r w:rsidR="00103E3D">
        <w:rPr>
          <w:b/>
          <w:i w:val="0"/>
          <w:color w:val="auto"/>
          <w:sz w:val="24"/>
          <w:szCs w:val="24"/>
        </w:rPr>
        <w:fldChar w:fldCharType="separate"/>
      </w:r>
      <w:r w:rsidR="004C3FD4">
        <w:rPr>
          <w:b/>
          <w:i w:val="0"/>
          <w:noProof/>
          <w:color w:val="auto"/>
          <w:sz w:val="24"/>
          <w:szCs w:val="24"/>
        </w:rPr>
        <w:t>2</w:t>
      </w:r>
      <w:r w:rsidR="00103E3D">
        <w:rPr>
          <w:b/>
          <w:i w:val="0"/>
          <w:color w:val="auto"/>
          <w:sz w:val="24"/>
          <w:szCs w:val="24"/>
        </w:rPr>
        <w:fldChar w:fldCharType="end"/>
      </w:r>
      <w:r w:rsidR="00103E3D">
        <w:rPr>
          <w:b/>
          <w:i w:val="0"/>
          <w:color w:val="auto"/>
          <w:sz w:val="24"/>
          <w:szCs w:val="24"/>
        </w:rPr>
        <w:t>.</w:t>
      </w:r>
      <w:r w:rsidR="00103E3D">
        <w:rPr>
          <w:b/>
          <w:i w:val="0"/>
          <w:color w:val="auto"/>
          <w:sz w:val="24"/>
          <w:szCs w:val="24"/>
        </w:rPr>
        <w:fldChar w:fldCharType="begin"/>
      </w:r>
      <w:r w:rsidR="00103E3D">
        <w:rPr>
          <w:b/>
          <w:i w:val="0"/>
          <w:color w:val="auto"/>
          <w:sz w:val="24"/>
          <w:szCs w:val="24"/>
        </w:rPr>
        <w:instrText xml:space="preserve"> SEQ Table \* ARABIC \s 1 </w:instrText>
      </w:r>
      <w:r w:rsidR="00103E3D">
        <w:rPr>
          <w:b/>
          <w:i w:val="0"/>
          <w:color w:val="auto"/>
          <w:sz w:val="24"/>
          <w:szCs w:val="24"/>
        </w:rPr>
        <w:fldChar w:fldCharType="separate"/>
      </w:r>
      <w:r w:rsidR="004C3FD4">
        <w:rPr>
          <w:b/>
          <w:i w:val="0"/>
          <w:noProof/>
          <w:color w:val="auto"/>
          <w:sz w:val="24"/>
          <w:szCs w:val="24"/>
        </w:rPr>
        <w:t>3</w:t>
      </w:r>
      <w:r w:rsidR="00103E3D">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00 gram</w:t>
            </w:r>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1E722955">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280BC08D"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6</w:t>
      </w:r>
      <w:r w:rsidR="00613639">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8D4B81">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1CA85A27">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324DA24B"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7</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01974D75">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03E702CB"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8</w:t>
      </w:r>
      <w:r w:rsidR="00613639">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berikut : </w:t>
      </w:r>
    </w:p>
    <w:p w14:paraId="4F232B71" w14:textId="5E354153"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4</w:t>
      </w:r>
      <w:r w:rsidR="00103E3D">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4319F1" w:rsidP="008D4B81">
      <w:pPr>
        <w:pStyle w:val="Heading2"/>
      </w:pPr>
      <w:bookmarkStart w:id="32" w:name="_Toc136865473"/>
      <w:r>
        <w:rPr>
          <w:noProof/>
        </w:rPr>
        <w:pict w14:anchorId="6A80B103">
          <v:shape id="_x0000_s1167" type="#_x0000_t202" style="position:absolute;left:0;text-align:left;margin-left:117.6pt;margin-top:163.05pt;width:188.7pt;height:.05pt;z-index:251654144;mso-position-horizontal-relative:text;mso-position-vertical-relative:text" stroked="f">
            <v:textbox style="mso-next-textbox:#_x0000_s1167;mso-fit-shape-to-text:t" inset="0,0,0,0">
              <w:txbxContent>
                <w:p w14:paraId="6613B786" w14:textId="78410895" w:rsidR="00BC2510" w:rsidRPr="00C26E07" w:rsidRDefault="00BC2510"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0048" behindDoc="0" locked="0" layoutInCell="1" allowOverlap="1" wp14:anchorId="5F7A3658" wp14:editId="2483395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556E409E"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103E3D">
        <w:rPr>
          <w:b/>
          <w:i w:val="0"/>
          <w:iCs w:val="0"/>
          <w:color w:val="auto"/>
          <w:sz w:val="24"/>
          <w:szCs w:val="24"/>
        </w:rPr>
        <w:fldChar w:fldCharType="begin"/>
      </w:r>
      <w:r w:rsidR="00103E3D">
        <w:rPr>
          <w:b/>
          <w:i w:val="0"/>
          <w:iCs w:val="0"/>
          <w:color w:val="auto"/>
          <w:sz w:val="24"/>
          <w:szCs w:val="24"/>
        </w:rPr>
        <w:instrText xml:space="preserve"> STYLEREF 1 \s </w:instrText>
      </w:r>
      <w:r w:rsidR="00103E3D">
        <w:rPr>
          <w:b/>
          <w:i w:val="0"/>
          <w:iCs w:val="0"/>
          <w:color w:val="auto"/>
          <w:sz w:val="24"/>
          <w:szCs w:val="24"/>
        </w:rPr>
        <w:fldChar w:fldCharType="separate"/>
      </w:r>
      <w:r w:rsidR="004C3FD4">
        <w:rPr>
          <w:b/>
          <w:i w:val="0"/>
          <w:iCs w:val="0"/>
          <w:noProof/>
          <w:color w:val="auto"/>
          <w:sz w:val="24"/>
          <w:szCs w:val="24"/>
        </w:rPr>
        <w:t>2</w:t>
      </w:r>
      <w:r w:rsidR="00103E3D">
        <w:rPr>
          <w:b/>
          <w:i w:val="0"/>
          <w:iCs w:val="0"/>
          <w:color w:val="auto"/>
          <w:sz w:val="24"/>
          <w:szCs w:val="24"/>
        </w:rPr>
        <w:fldChar w:fldCharType="end"/>
      </w:r>
      <w:r w:rsidR="00103E3D">
        <w:rPr>
          <w:b/>
          <w:i w:val="0"/>
          <w:iCs w:val="0"/>
          <w:color w:val="auto"/>
          <w:sz w:val="24"/>
          <w:szCs w:val="24"/>
        </w:rPr>
        <w:t>.</w:t>
      </w:r>
      <w:r w:rsidR="00103E3D">
        <w:rPr>
          <w:b/>
          <w:i w:val="0"/>
          <w:iCs w:val="0"/>
          <w:color w:val="auto"/>
          <w:sz w:val="24"/>
          <w:szCs w:val="24"/>
        </w:rPr>
        <w:fldChar w:fldCharType="begin"/>
      </w:r>
      <w:r w:rsidR="00103E3D">
        <w:rPr>
          <w:b/>
          <w:i w:val="0"/>
          <w:iCs w:val="0"/>
          <w:color w:val="auto"/>
          <w:sz w:val="24"/>
          <w:szCs w:val="24"/>
        </w:rPr>
        <w:instrText xml:space="preserve"> SEQ Table \* ARABIC \s 1 </w:instrText>
      </w:r>
      <w:r w:rsidR="00103E3D">
        <w:rPr>
          <w:b/>
          <w:i w:val="0"/>
          <w:iCs w:val="0"/>
          <w:color w:val="auto"/>
          <w:sz w:val="24"/>
          <w:szCs w:val="24"/>
        </w:rPr>
        <w:fldChar w:fldCharType="separate"/>
      </w:r>
      <w:r w:rsidR="004C3FD4">
        <w:rPr>
          <w:b/>
          <w:i w:val="0"/>
          <w:iCs w:val="0"/>
          <w:noProof/>
          <w:color w:val="auto"/>
          <w:sz w:val="24"/>
          <w:szCs w:val="24"/>
        </w:rPr>
        <w:t>5</w:t>
      </w:r>
      <w:r w:rsidR="00103E3D">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8D4B81">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3B0B5B">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54025EDD"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0</w:t>
      </w:r>
      <w:r w:rsidR="00613639">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492F7E1C">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70578E3E"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1</w:t>
      </w:r>
      <w:r w:rsidR="00613639">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dalam bentuk tabel sebagai berikut :</w:t>
      </w:r>
    </w:p>
    <w:p w14:paraId="4DB084CB" w14:textId="4EFA498B"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6</w:t>
      </w:r>
      <w:r w:rsidR="00103E3D">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8D4B81">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3E05C473">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6EF2E661"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4C3FD4">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4C3FD4">
        <w:rPr>
          <w:b/>
          <w:bCs/>
          <w:noProof/>
          <w:color w:val="auto"/>
          <w:sz w:val="24"/>
          <w:szCs w:val="24"/>
        </w:rPr>
        <w:t>12</w:t>
      </w:r>
      <w:r w:rsidR="00613639">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7E4E462B">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1">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27545A4D"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4C3FD4">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4C3FD4">
        <w:rPr>
          <w:b/>
          <w:bCs/>
          <w:noProof/>
          <w:color w:val="auto"/>
          <w:sz w:val="24"/>
          <w:szCs w:val="24"/>
          <w:lang w:val="es-MX"/>
        </w:rPr>
        <w:t>13</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Application Programming Interface</w:t>
      </w:r>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r w:rsidR="006409FD">
        <w:rPr>
          <w:i/>
          <w:iCs/>
          <w:lang w:val="es-MX"/>
        </w:rPr>
        <w:t>User .</w:t>
      </w:r>
    </w:p>
    <w:p w14:paraId="5ABC32A7" w14:textId="5C1E163B" w:rsidR="003849A4" w:rsidRPr="00367F25" w:rsidRDefault="004D7909" w:rsidP="008D4B81">
      <w:pPr>
        <w:pStyle w:val="Heading2"/>
      </w:pPr>
      <w:r w:rsidRPr="00367F25">
        <w:lastRenderedPageBreak/>
        <w:t>Web Application</w:t>
      </w:r>
    </w:p>
    <w:p w14:paraId="4F70DF84" w14:textId="11C881D0" w:rsidR="00602E2F" w:rsidRDefault="006409FD" w:rsidP="006875F2">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yang dapat diakses jaringan wilayah lokal.</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8D4B81">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5605A980"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4C3FD4">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4C3FD4">
        <w:rPr>
          <w:b/>
          <w:bCs/>
          <w:noProof/>
          <w:color w:val="auto"/>
          <w:sz w:val="24"/>
          <w:szCs w:val="24"/>
        </w:rPr>
        <w:t>7</w:t>
      </w:r>
      <w:r w:rsidR="00103E3D">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Nama Peneliti(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Menggunakan  </w:t>
            </w:r>
            <w:r w:rsidRPr="00A23C9A">
              <w:rPr>
                <w:rFonts w:cs="Times New Roman"/>
                <w:i/>
                <w:iCs/>
                <w:lang w:val="es-MX"/>
              </w:rPr>
              <w:t>IP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2A7C1C"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pengujian dan penerimaan perintah seperti menghidupkan flash, menangkap pergerakan, pengambilan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r>
        <w:t>METODE PENELITIAN</w:t>
      </w:r>
    </w:p>
    <w:p w14:paraId="48F70883" w14:textId="620ABE5F" w:rsidR="00CF77CA" w:rsidRDefault="00325FFF" w:rsidP="008D4B81">
      <w:pPr>
        <w:pStyle w:val="Heading2"/>
      </w:pPr>
      <w:r>
        <w:t>Metode Penelitian</w:t>
      </w:r>
    </w:p>
    <w:p w14:paraId="17D92773" w14:textId="4F34ADDB" w:rsidR="00325FFF" w:rsidRPr="00103E3D" w:rsidRDefault="002A7C1C" w:rsidP="002A7C1C">
      <w:pPr>
        <w:spacing w:line="360" w:lineRule="auto"/>
        <w:ind w:firstLine="576"/>
        <w:jc w:val="both"/>
        <w:rPr>
          <w:lang w:val="en-US"/>
        </w:rPr>
      </w:pPr>
      <w:r w:rsidRPr="002A7C1C">
        <w:rPr>
          <w:lang w:val="en-US"/>
        </w:rPr>
        <w:t>Metode  penelitian  merupakan  cara  atau  teknik  yang  digunakan  untuk mengumpulkan  data  atau  informasi  dalam  sebuah  penelitian.  Metode  yang digunakan  sangat  penting  untuk  memperoleh  data  yang  valid  dan  variabel  yang relevan  terhadap  topik  penelitian.  Metode  penelitian  harus  sesuai  dengan  tujuan penelitian,  waktu penelitian, sumber data,  dan  jenis data yang  akan  dikumpulkan (Darna  &amp;  Herlina,  2018).</w:t>
      </w:r>
      <w:r>
        <w:rPr>
          <w:lang w:val="en-US"/>
        </w:rPr>
        <w:t xml:space="preserve"> </w:t>
      </w:r>
      <w:r w:rsidR="00325FFF" w:rsidRPr="00103E3D">
        <w:rPr>
          <w:lang w:val="en-US"/>
        </w:rPr>
        <w:t>Adapun dengan adanya metode penelitian, alur dan hasil penelitian yang penulis lakukan lebih jelas dan terstruktur sesuai dengan tema yang diambil oleh penulis.</w:t>
      </w:r>
    </w:p>
    <w:p w14:paraId="20F89EED" w14:textId="58827A6F" w:rsidR="004B39E6" w:rsidRPr="008D4B81" w:rsidRDefault="004B39E6" w:rsidP="008D4B81">
      <w:pPr>
        <w:pStyle w:val="Heading2"/>
      </w:pPr>
      <w:r w:rsidRPr="008D4B81">
        <w:t>Kerangka Kerja Penelitian</w:t>
      </w:r>
    </w:p>
    <w:p w14:paraId="375FF602" w14:textId="32FE7D95" w:rsidR="00946E48" w:rsidRDefault="004319F1" w:rsidP="00946E48">
      <w:pPr>
        <w:spacing w:line="360" w:lineRule="auto"/>
        <w:ind w:firstLine="576"/>
        <w:jc w:val="both"/>
        <w:rPr>
          <w:lang w:val="en-US"/>
        </w:rPr>
      </w:pPr>
      <w:r>
        <w:rPr>
          <w:noProof/>
          <w:lang w:val="en-US"/>
        </w:rPr>
        <w:drawing>
          <wp:anchor distT="0" distB="0" distL="114300" distR="114300" simplePos="0" relativeHeight="251658240" behindDoc="0" locked="0" layoutInCell="1" allowOverlap="1" wp14:anchorId="0FD7E3B9" wp14:editId="1BE6CA06">
            <wp:simplePos x="0" y="0"/>
            <wp:positionH relativeFrom="column">
              <wp:posOffset>1489710</wp:posOffset>
            </wp:positionH>
            <wp:positionV relativeFrom="paragraph">
              <wp:posOffset>1473200</wp:posOffset>
            </wp:positionV>
            <wp:extent cx="2230120" cy="27222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Kerangka kerja.drawio.png"/>
                    <pic:cNvPicPr/>
                  </pic:nvPicPr>
                  <pic:blipFill>
                    <a:blip r:embed="rId32">
                      <a:extLst>
                        <a:ext uri="{28A0092B-C50C-407E-A947-70E740481C1C}">
                          <a14:useLocalDpi xmlns:a14="http://schemas.microsoft.com/office/drawing/2010/main" val="0"/>
                        </a:ext>
                      </a:extLst>
                    </a:blip>
                    <a:stretch>
                      <a:fillRect/>
                    </a:stretch>
                  </pic:blipFill>
                  <pic:spPr>
                    <a:xfrm>
                      <a:off x="0" y="0"/>
                      <a:ext cx="2230120" cy="2722245"/>
                    </a:xfrm>
                    <a:prstGeom prst="rect">
                      <a:avLst/>
                    </a:prstGeom>
                  </pic:spPr>
                </pic:pic>
              </a:graphicData>
            </a:graphic>
            <wp14:sizeRelH relativeFrom="margin">
              <wp14:pctWidth>0</wp14:pctWidth>
            </wp14:sizeRelH>
            <wp14:sizeRelV relativeFrom="margin">
              <wp14:pctHeight>0</wp14:pctHeight>
            </wp14:sizeRelV>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 yang digunakan pada proses penelitian</w:t>
      </w:r>
      <w:r w:rsidR="004B39E6">
        <w:rPr>
          <w:lang w:val="en-US"/>
        </w:rPr>
        <w:t xml:space="preserve"> dalam pembuatan rancang bangun robot kontrol pengawasan. dengan kerangka kerja penelitian </w:t>
      </w:r>
      <w:r w:rsidR="00946E48">
        <w:rPr>
          <w:lang w:val="en-US"/>
        </w:rPr>
        <w:t>sebagai berikut</w:t>
      </w:r>
      <w:r w:rsidR="004B39E6">
        <w:rPr>
          <w:lang w:val="en-US"/>
        </w:rPr>
        <w:t>.</w:t>
      </w:r>
    </w:p>
    <w:p w14:paraId="3C2AE6E3" w14:textId="0AAE0CA2" w:rsidR="00946E48" w:rsidRDefault="004319F1" w:rsidP="00946E48">
      <w:pPr>
        <w:spacing w:line="360" w:lineRule="auto"/>
        <w:ind w:firstLine="576"/>
        <w:jc w:val="both"/>
        <w:rPr>
          <w:lang w:val="en-US"/>
        </w:rPr>
      </w:pPr>
      <w:r>
        <w:rPr>
          <w:noProof/>
        </w:rPr>
        <w:pict w14:anchorId="3ECD3597">
          <v:shape id="_x0000_s1190" type="#_x0000_t202" style="position:absolute;left:0;text-align:left;margin-left:2.25pt;margin-top:249.35pt;width:396.85pt;height:23.8pt;z-index:251665408;mso-position-horizontal-relative:text;mso-position-vertical-relative:text" stroked="f">
            <v:textbox style="mso-next-textbox:#_x0000_s1190;mso-fit-shape-to-text:t" inset="0,0,0,0">
              <w:txbxContent>
                <w:p w14:paraId="618DC4C2" w14:textId="32C9D49B" w:rsidR="00BC2510" w:rsidRPr="0006076C" w:rsidRDefault="00BC2510" w:rsidP="0006076C">
                  <w:pPr>
                    <w:pStyle w:val="Caption"/>
                    <w:jc w:val="center"/>
                    <w:rPr>
                      <w:b/>
                      <w:bCs/>
                      <w:noProof/>
                      <w:color w:val="auto"/>
                      <w:sz w:val="36"/>
                      <w:szCs w:val="24"/>
                    </w:rPr>
                  </w:pPr>
                  <w:r w:rsidRPr="0006076C">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3</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1</w:t>
                  </w:r>
                  <w:r>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p>
    <w:p w14:paraId="5F83F2F0" w14:textId="39893143" w:rsidR="00946E48" w:rsidRDefault="00946E48" w:rsidP="00946E48">
      <w:pPr>
        <w:spacing w:line="360" w:lineRule="auto"/>
        <w:ind w:firstLine="576"/>
        <w:jc w:val="both"/>
        <w:rPr>
          <w:lang w:val="en-US"/>
        </w:rPr>
        <w:sectPr w:rsidR="00946E48" w:rsidSect="00464C7A">
          <w:footerReference w:type="default" r:id="rId33"/>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383D19">
      <w:pPr>
        <w:pStyle w:val="ListParagraph"/>
        <w:numPr>
          <w:ilvl w:val="0"/>
          <w:numId w:val="48"/>
        </w:numPr>
        <w:spacing w:after="0" w:line="360" w:lineRule="auto"/>
        <w:jc w:val="both"/>
        <w:rPr>
          <w:lang w:val="en-US"/>
        </w:rPr>
      </w:pPr>
      <w:r>
        <w:rPr>
          <w:lang w:val="en-US"/>
        </w:rPr>
        <w:t>Mengindentifikasi masalah</w:t>
      </w:r>
    </w:p>
    <w:p w14:paraId="4B3DBA29" w14:textId="73D13705"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w:t>
      </w:r>
      <w:r w:rsidR="00BC2510">
        <w:rPr>
          <w:lang w:val="en-US"/>
        </w:rPr>
        <w:t xml:space="preserve"> yaitu di </w:t>
      </w:r>
      <w:r w:rsidR="00C57CEF">
        <w:rPr>
          <w:lang w:val="en-US"/>
        </w:rPr>
        <w:t>perumahan griya senggarang perma</w:t>
      </w:r>
      <w:r w:rsidR="00BC2510">
        <w:rPr>
          <w:lang w:val="en-US"/>
        </w:rPr>
        <w:t>i yang</w:t>
      </w:r>
      <w:r w:rsidR="00C57CEF">
        <w:rPr>
          <w:lang w:val="en-US"/>
        </w:rPr>
        <w:t xml:space="preserve"> menggunakan CCTV</w:t>
      </w:r>
      <w:r w:rsidR="00BC2510">
        <w:rPr>
          <w:lang w:val="en-US"/>
        </w:rPr>
        <w:t xml:space="preserve"> dan membuat </w:t>
      </w:r>
      <w:r w:rsidR="009F50F0" w:rsidRPr="009F50F0">
        <w:rPr>
          <w:lang w:val="en-US"/>
        </w:rPr>
        <w:t xml:space="preserve">. </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6E87680D" w14:textId="16629296" w:rsidR="00513FE3" w:rsidRPr="00E0287E" w:rsidRDefault="009F50F0" w:rsidP="00E0287E">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3B71AEC3" w14:textId="174DAA3E"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1</w:t>
      </w:r>
      <w:r w:rsidR="00103E3D">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ama</w:t>
            </w:r>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Jenis</w:t>
            </w:r>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r w:rsidRPr="00DD3354">
              <w:rPr>
                <w:rFonts w:cs="Times New Roman"/>
                <w:i/>
                <w:iCs/>
                <w:sz w:val="24"/>
                <w:szCs w:val="24"/>
                <w:lang w:val="es-MX"/>
              </w:rPr>
              <w:t>Flowchart</w:t>
            </w:r>
          </w:p>
        </w:tc>
        <w:tc>
          <w:tcPr>
            <w:tcW w:w="4110"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Aplikasi Open Source</w:t>
            </w:r>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NodeMCU </w:t>
            </w:r>
          </w:p>
        </w:tc>
        <w:tc>
          <w:tcPr>
            <w:tcW w:w="4110"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Gearbox</w:t>
            </w:r>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Regulator Converter</w:t>
            </w:r>
          </w:p>
        </w:tc>
        <w:tc>
          <w:tcPr>
            <w:tcW w:w="4110"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946E48">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978"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Telegram </w:t>
            </w:r>
          </w:p>
        </w:tc>
        <w:tc>
          <w:tcPr>
            <w:tcW w:w="4110"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Aplikasi Jejaring Sosial</w:t>
            </w:r>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Bot Telegram</w:t>
            </w:r>
          </w:p>
        </w:tc>
      </w:tr>
      <w:tr w:rsidR="00DD3354" w:rsidRPr="00DD3354" w14:paraId="073BBB8E" w14:textId="77777777" w:rsidTr="00946E48">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978"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Web Aplikasi</w:t>
            </w:r>
          </w:p>
        </w:tc>
        <w:tc>
          <w:tcPr>
            <w:tcW w:w="4110"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31766C6D" w:rsidR="00DD3354" w:rsidRPr="00DD3354" w:rsidRDefault="0024537B" w:rsidP="00DD3354">
      <w:pPr>
        <w:pStyle w:val="Caption"/>
        <w:keepNext/>
        <w:jc w:val="center"/>
        <w:rPr>
          <w:b/>
          <w:bCs/>
          <w:i w:val="0"/>
          <w:iCs w:val="0"/>
          <w:color w:val="auto"/>
          <w:sz w:val="24"/>
          <w:szCs w:val="24"/>
        </w:rPr>
      </w:pPr>
      <w:r>
        <w:rPr>
          <w:b/>
          <w:bCs/>
          <w:i w:val="0"/>
          <w:iCs w:val="0"/>
          <w:color w:val="auto"/>
          <w:sz w:val="24"/>
          <w:szCs w:val="24"/>
        </w:rPr>
        <w:lastRenderedPageBreak/>
        <w:t xml:space="preserve">Lanjutan </w:t>
      </w:r>
      <w:r w:rsidR="00DD3354" w:rsidRPr="00DD3354">
        <w:rPr>
          <w:b/>
          <w:bCs/>
          <w:i w:val="0"/>
          <w:iCs w:val="0"/>
          <w:color w:val="auto"/>
          <w:sz w:val="24"/>
          <w:szCs w:val="24"/>
        </w:rPr>
        <w:t xml:space="preserve">Tabl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4C3FD4">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r w:rsidR="00DD3354">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Penelitian Terdahulu</w:t>
            </w:r>
          </w:p>
        </w:tc>
        <w:tc>
          <w:tcPr>
            <w:tcW w:w="4110"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ESP-32 untuk Monitoring Rumah</w:t>
            </w:r>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Penerapan ESP 32 dengan </w:t>
            </w:r>
            <w:r w:rsidRPr="00513FE3">
              <w:rPr>
                <w:rFonts w:cs="Times New Roman"/>
                <w:i/>
                <w:iCs/>
                <w:sz w:val="24"/>
                <w:szCs w:val="24"/>
                <w:lang w:val="es-MX"/>
              </w:rPr>
              <w:t>IP Cam</w:t>
            </w:r>
            <w:r w:rsidRPr="00DD3354">
              <w:rPr>
                <w:rFonts w:cs="Times New Roman"/>
                <w:sz w:val="24"/>
                <w:szCs w:val="24"/>
                <w:lang w:val="es-MX"/>
              </w:rPr>
              <w:t xml:space="preserve"> Menggunakan Aplikasi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t Robot Menggunakan Kontrol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Robot untuk pengujian berdasarkan waktu</w:t>
            </w:r>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w:t>
      </w:r>
      <w:r w:rsidRPr="004F070D">
        <w:rPr>
          <w:i/>
          <w:iCs/>
        </w:rPr>
        <w:t>hardware</w:t>
      </w:r>
      <w:r>
        <w:t xml:space="preserve">, pembuatan </w:t>
      </w:r>
      <w:r w:rsidRPr="009C65B4">
        <w:rPr>
          <w:i/>
          <w:iCs/>
        </w:rPr>
        <w:t>activity diagram</w:t>
      </w:r>
      <w:r>
        <w:t xml:space="preserve">, </w:t>
      </w:r>
      <w:r w:rsidRPr="009C65B4">
        <w:rPr>
          <w:i/>
          <w:iCs/>
        </w:rPr>
        <w:t>flowchart diagram</w:t>
      </w:r>
      <w:r>
        <w:t xml:space="preserve"> serta pembuatan aplikasi integrasi berbasis </w:t>
      </w:r>
      <w:r>
        <w:rPr>
          <w:i/>
          <w:iCs/>
        </w:rPr>
        <w:t>Web Apllication</w:t>
      </w:r>
      <w:r>
        <w:t xml:space="preserve"> untuk menggerakan robot sesuai dengan interaksi pengguna.</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Pada tahap ini penulis melakukan pengujian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1DB9B4F3" w14:textId="51446625" w:rsidR="005B7B4A" w:rsidRDefault="00C57CEF" w:rsidP="005B7B4A">
      <w:pPr>
        <w:pStyle w:val="ListParagraph"/>
        <w:numPr>
          <w:ilvl w:val="0"/>
          <w:numId w:val="48"/>
        </w:numPr>
        <w:spacing w:after="0" w:line="360" w:lineRule="auto"/>
        <w:jc w:val="both"/>
        <w:rPr>
          <w:lang w:val="en-US"/>
        </w:rPr>
      </w:pPr>
      <w:r>
        <w:rPr>
          <w:lang w:val="en-US"/>
        </w:rPr>
        <w:t>Evaluasi</w:t>
      </w:r>
    </w:p>
    <w:p w14:paraId="480F832A" w14:textId="3CECD08C" w:rsidR="005B7B4A" w:rsidRPr="00DB5924" w:rsidRDefault="005B7B4A" w:rsidP="009F7FC1">
      <w:pPr>
        <w:spacing w:after="0" w:line="360" w:lineRule="auto"/>
        <w:ind w:left="720" w:firstLine="720"/>
        <w:jc w:val="both"/>
        <w:rPr>
          <w:lang w:val="en-US"/>
        </w:rPr>
      </w:pPr>
      <w:r w:rsidRPr="009F7FC1">
        <w:rPr>
          <w:lang w:val="en-US"/>
        </w:rPr>
        <w:t>Pada tahap ini merupakan evaluasi dari tahap pengujian sistem</w:t>
      </w:r>
      <w:r w:rsidR="009F7FC1" w:rsidRPr="009F7FC1">
        <w:rPr>
          <w:lang w:val="en-US"/>
        </w:rPr>
        <w:t xml:space="preserve">, </w:t>
      </w:r>
      <w:r w:rsidR="009F7FC1">
        <w:rPr>
          <w:lang w:val="en-US"/>
        </w:rPr>
        <w:t xml:space="preserve">jika terjadi kendala terkait dengan </w:t>
      </w:r>
      <w:r w:rsidR="009F7FC1">
        <w:rPr>
          <w:i/>
          <w:iCs/>
          <w:lang w:val="en-US"/>
        </w:rPr>
        <w:t xml:space="preserve">Software </w:t>
      </w:r>
      <w:r w:rsidR="009F7FC1">
        <w:rPr>
          <w:lang w:val="en-US"/>
        </w:rPr>
        <w:t xml:space="preserve">ataupun </w:t>
      </w:r>
      <w:r w:rsidR="009F7FC1">
        <w:rPr>
          <w:i/>
          <w:iCs/>
          <w:lang w:val="en-US"/>
        </w:rPr>
        <w:t>Hardware</w:t>
      </w:r>
      <w:r w:rsidR="00DB5924">
        <w:rPr>
          <w:i/>
          <w:iCs/>
          <w:lang w:val="en-US"/>
        </w:rPr>
        <w:t xml:space="preserve"> , </w:t>
      </w:r>
      <w:r w:rsidR="00DB5924">
        <w:rPr>
          <w:lang w:val="en-US"/>
        </w:rPr>
        <w:t>maka penulis akan memperbaiki dan menganisa kembali kendala tersebut.</w:t>
      </w:r>
    </w:p>
    <w:p w14:paraId="361E187C" w14:textId="29079161" w:rsidR="00460D93" w:rsidRDefault="00FC7941" w:rsidP="009F50F0">
      <w:pPr>
        <w:pStyle w:val="ListParagraph"/>
        <w:numPr>
          <w:ilvl w:val="0"/>
          <w:numId w:val="48"/>
        </w:numPr>
        <w:spacing w:line="360" w:lineRule="auto"/>
        <w:jc w:val="both"/>
        <w:rPr>
          <w:lang w:val="en-US"/>
        </w:rPr>
      </w:pPr>
      <w:r>
        <w:rPr>
          <w:lang w:val="en-US"/>
        </w:rPr>
        <w:t>Hasil dan Kesimpulan</w:t>
      </w:r>
    </w:p>
    <w:p w14:paraId="28127F74" w14:textId="474C338B" w:rsidR="001E5FA2" w:rsidRDefault="00DB5924" w:rsidP="00FB1CEC">
      <w:pPr>
        <w:pStyle w:val="ListParagraph"/>
        <w:spacing w:line="360" w:lineRule="auto"/>
        <w:ind w:firstLine="720"/>
        <w:jc w:val="both"/>
      </w:pPr>
      <w:r>
        <w:t xml:space="preserve">Pada tahap ini adalah Hasil dan Kesimpulan yang di dapat </w:t>
      </w:r>
      <w:r w:rsidR="00287BA8">
        <w:t>dari tahapan awal sampai dengan akhir</w:t>
      </w:r>
      <w:r w:rsidR="0025123C">
        <w:t xml:space="preserve"> penelitian</w:t>
      </w:r>
      <w:r w:rsidR="00287BA8">
        <w:t>, yang berguna untuk penelitian selanjutnya.</w:t>
      </w:r>
    </w:p>
    <w:p w14:paraId="3CEE9202" w14:textId="77777777" w:rsidR="001E5FA2" w:rsidRDefault="001E5FA2">
      <w:r>
        <w:br w:type="page"/>
      </w:r>
    </w:p>
    <w:p w14:paraId="6AB3CF29" w14:textId="417ECA97" w:rsidR="00FB1CEC" w:rsidRDefault="001E5FA2" w:rsidP="001E5FA2">
      <w:pPr>
        <w:pStyle w:val="Heading2"/>
      </w:pPr>
      <w:r>
        <w:lastRenderedPageBreak/>
        <w:t>Metode Perancangan Sistem</w:t>
      </w:r>
    </w:p>
    <w:p w14:paraId="224EFB23" w14:textId="5BDF8E76" w:rsidR="002A7115" w:rsidRDefault="002A7115" w:rsidP="002A7115">
      <w:pPr>
        <w:spacing w:line="360" w:lineRule="auto"/>
        <w:ind w:firstLine="576"/>
        <w:rPr>
          <w:lang w:val="es-MX"/>
        </w:rPr>
      </w:pPr>
      <w:r w:rsidRPr="002A7115">
        <w:rPr>
          <w:lang w:val="es-MX"/>
        </w:rPr>
        <w:t>Adapun Metode perancangan sistem digunakan untuk mengambil sebuah keputusan, perencanaan, pengembangan, dan menentukan proses serta data yang diberikan oleh suatu si</w:t>
      </w:r>
      <w:r>
        <w:rPr>
          <w:lang w:val="es-MX"/>
        </w:rPr>
        <w:t>stem.</w:t>
      </w:r>
    </w:p>
    <w:p w14:paraId="1EA08DDC" w14:textId="4E7BC5B6" w:rsidR="002A7115" w:rsidRDefault="004319F1" w:rsidP="008C2619">
      <w:pPr>
        <w:spacing w:line="360" w:lineRule="auto"/>
        <w:ind w:firstLine="576"/>
        <w:jc w:val="both"/>
        <w:rPr>
          <w:lang w:val="es-MX"/>
        </w:rPr>
      </w:pPr>
      <w:r>
        <w:rPr>
          <w:noProof/>
        </w:rPr>
        <w:pict w14:anchorId="1E4F77ED">
          <v:shape id="_x0000_s1192" type="#_x0000_t202" style="position:absolute;left:0;text-align:left;margin-left:5.1pt;margin-top:302.95pt;width:396.85pt;height:.05pt;z-index:251666432;mso-position-horizontal-relative:text;mso-position-vertical-relative:text" stroked="f">
            <v:textbox style="mso-fit-shape-to-text:t" inset="0,0,0,0">
              <w:txbxContent>
                <w:p w14:paraId="69B88DB2" w14:textId="10698D08" w:rsidR="00BC2510" w:rsidRPr="00613639" w:rsidRDefault="00BC2510"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sidRPr="00613639">
                    <w:rPr>
                      <w:b/>
                      <w:bCs/>
                      <w:i w:val="0"/>
                      <w:iCs w:val="0"/>
                      <w:color w:val="auto"/>
                      <w:sz w:val="24"/>
                      <w:szCs w:val="24"/>
                    </w:rPr>
                    <w:fldChar w:fldCharType="begin"/>
                  </w:r>
                  <w:r w:rsidRPr="00613639">
                    <w:rPr>
                      <w:b/>
                      <w:bCs/>
                      <w:i w:val="0"/>
                      <w:iCs w:val="0"/>
                      <w:color w:val="auto"/>
                      <w:sz w:val="24"/>
                      <w:szCs w:val="24"/>
                    </w:rPr>
                    <w:instrText xml:space="preserve"> STYLEREF 1 \s </w:instrText>
                  </w:r>
                  <w:r w:rsidRPr="00613639">
                    <w:rPr>
                      <w:b/>
                      <w:bCs/>
                      <w:i w:val="0"/>
                      <w:iCs w:val="0"/>
                      <w:color w:val="auto"/>
                      <w:sz w:val="24"/>
                      <w:szCs w:val="24"/>
                    </w:rPr>
                    <w:fldChar w:fldCharType="separate"/>
                  </w:r>
                  <w:r>
                    <w:rPr>
                      <w:b/>
                      <w:bCs/>
                      <w:i w:val="0"/>
                      <w:iCs w:val="0"/>
                      <w:noProof/>
                      <w:color w:val="auto"/>
                      <w:sz w:val="24"/>
                      <w:szCs w:val="24"/>
                    </w:rPr>
                    <w:t>3</w:t>
                  </w:r>
                  <w:r w:rsidRPr="00613639">
                    <w:rPr>
                      <w:b/>
                      <w:bCs/>
                      <w:i w:val="0"/>
                      <w:iCs w:val="0"/>
                      <w:color w:val="auto"/>
                      <w:sz w:val="24"/>
                      <w:szCs w:val="24"/>
                    </w:rPr>
                    <w:fldChar w:fldCharType="end"/>
                  </w:r>
                  <w:r w:rsidRPr="00613639">
                    <w:rPr>
                      <w:b/>
                      <w:bCs/>
                      <w:i w:val="0"/>
                      <w:iCs w:val="0"/>
                      <w:color w:val="auto"/>
                      <w:sz w:val="24"/>
                      <w:szCs w:val="24"/>
                    </w:rPr>
                    <w:t>.</w:t>
                  </w:r>
                  <w:r w:rsidRPr="00613639">
                    <w:rPr>
                      <w:b/>
                      <w:bCs/>
                      <w:i w:val="0"/>
                      <w:iCs w:val="0"/>
                      <w:color w:val="auto"/>
                      <w:sz w:val="24"/>
                      <w:szCs w:val="24"/>
                    </w:rPr>
                    <w:fldChar w:fldCharType="begin"/>
                  </w:r>
                  <w:r w:rsidRPr="00613639">
                    <w:rPr>
                      <w:b/>
                      <w:bCs/>
                      <w:i w:val="0"/>
                      <w:iCs w:val="0"/>
                      <w:color w:val="auto"/>
                      <w:sz w:val="24"/>
                      <w:szCs w:val="24"/>
                    </w:rPr>
                    <w:instrText xml:space="preserve"> SEQ Gambar \* ARABIC \s 1 </w:instrText>
                  </w:r>
                  <w:r w:rsidRPr="00613639">
                    <w:rPr>
                      <w:b/>
                      <w:bCs/>
                      <w:i w:val="0"/>
                      <w:iCs w:val="0"/>
                      <w:color w:val="auto"/>
                      <w:sz w:val="24"/>
                      <w:szCs w:val="24"/>
                    </w:rPr>
                    <w:fldChar w:fldCharType="separate"/>
                  </w:r>
                  <w:r>
                    <w:rPr>
                      <w:b/>
                      <w:bCs/>
                      <w:i w:val="0"/>
                      <w:iCs w:val="0"/>
                      <w:noProof/>
                      <w:color w:val="auto"/>
                      <w:sz w:val="24"/>
                      <w:szCs w:val="24"/>
                    </w:rPr>
                    <w:t>2</w:t>
                  </w:r>
                  <w:r w:rsidRPr="00613639">
                    <w:rPr>
                      <w:b/>
                      <w:bCs/>
                      <w:i w:val="0"/>
                      <w:iCs w:val="0"/>
                      <w:color w:val="auto"/>
                      <w:sz w:val="24"/>
                      <w:szCs w:val="24"/>
                    </w:rPr>
                    <w:fldChar w:fldCharType="end"/>
                  </w:r>
                  <w:r w:rsidRPr="00613639">
                    <w:rPr>
                      <w:b/>
                      <w:bCs/>
                      <w:i w:val="0"/>
                      <w:iCs w:val="0"/>
                      <w:color w:val="auto"/>
                      <w:sz w:val="24"/>
                      <w:szCs w:val="24"/>
                    </w:rPr>
                    <w:t xml:space="preserve"> </w:t>
                  </w:r>
                  <w:r>
                    <w:rPr>
                      <w:b/>
                      <w:bCs/>
                      <w:i w:val="0"/>
                      <w:iCs w:val="0"/>
                      <w:color w:val="auto"/>
                      <w:sz w:val="24"/>
                      <w:szCs w:val="24"/>
                    </w:rPr>
                    <w:t>Metode Waterfall</w:t>
                  </w:r>
                </w:p>
              </w:txbxContent>
            </v:textbox>
            <w10:wrap type="topAndBottom"/>
          </v:shape>
        </w:pict>
      </w:r>
      <w:r w:rsidR="00E81A22">
        <w:rPr>
          <w:noProof/>
        </w:rPr>
        <w:drawing>
          <wp:anchor distT="0" distB="0" distL="114300" distR="114300" simplePos="0" relativeHeight="251651072" behindDoc="0" locked="0" layoutInCell="1" allowOverlap="1" wp14:anchorId="18125865" wp14:editId="7FE0F8F4">
            <wp:simplePos x="0" y="0"/>
            <wp:positionH relativeFrom="column">
              <wp:posOffset>64770</wp:posOffset>
            </wp:positionH>
            <wp:positionV relativeFrom="paragraph">
              <wp:posOffset>1510030</wp:posOffset>
            </wp:positionV>
            <wp:extent cx="5039995" cy="2280285"/>
            <wp:effectExtent l="0" t="0" r="0" b="0"/>
            <wp:wrapTopAndBottom/>
            <wp:docPr id="16514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53448" name=""/>
                    <pic:cNvPicPr/>
                  </pic:nvPicPr>
                  <pic:blipFill>
                    <a:blip r:embed="rId34">
                      <a:extLst>
                        <a:ext uri="{28A0092B-C50C-407E-A947-70E740481C1C}">
                          <a14:useLocalDpi xmlns:a14="http://schemas.microsoft.com/office/drawing/2010/main" val="0"/>
                        </a:ext>
                      </a:extLst>
                    </a:blip>
                    <a:stretch>
                      <a:fillRect/>
                    </a:stretch>
                  </pic:blipFill>
                  <pic:spPr>
                    <a:xfrm>
                      <a:off x="0" y="0"/>
                      <a:ext cx="5039995" cy="2280285"/>
                    </a:xfrm>
                    <a:prstGeom prst="rect">
                      <a:avLst/>
                    </a:prstGeom>
                  </pic:spPr>
                </pic:pic>
              </a:graphicData>
            </a:graphic>
          </wp:anchor>
        </w:drawing>
      </w:r>
      <w:r w:rsidR="002A7115" w:rsidRPr="008C2619">
        <w:rPr>
          <w:lang w:val="es-MX"/>
        </w:rPr>
        <w:t xml:space="preserve">Dalam </w:t>
      </w:r>
      <w:r w:rsidR="008C2619" w:rsidRPr="008C2619">
        <w:rPr>
          <w:lang w:val="es-MX"/>
        </w:rPr>
        <w:t>p</w:t>
      </w:r>
      <w:r w:rsidR="002A7115" w:rsidRPr="008C2619">
        <w:rPr>
          <w:lang w:val="es-MX"/>
        </w:rPr>
        <w:t xml:space="preserve">enelitian ini </w:t>
      </w:r>
      <w:r w:rsidR="008C2619" w:rsidRPr="008C2619">
        <w:rPr>
          <w:lang w:val="es-MX"/>
        </w:rPr>
        <w:t>penulis menggunakan</w:t>
      </w:r>
      <w:r w:rsidR="002A7115" w:rsidRPr="008C2619">
        <w:rPr>
          <w:lang w:val="es-MX"/>
        </w:rPr>
        <w:t xml:space="preserve"> metode </w:t>
      </w:r>
      <w:r w:rsidR="002A7115" w:rsidRPr="008C2619">
        <w:rPr>
          <w:i/>
          <w:iCs/>
          <w:lang w:val="es-MX"/>
        </w:rPr>
        <w:t>waterfall</w:t>
      </w:r>
      <w:r w:rsidR="008C2619">
        <w:rPr>
          <w:lang w:val="es-MX"/>
        </w:rPr>
        <w:t>,</w:t>
      </w:r>
      <w:r w:rsidR="008C2619" w:rsidRPr="008C2619">
        <w:rPr>
          <w:lang w:val="es-MX"/>
        </w:rPr>
        <w:t xml:space="preserve"> Metode air terjun atau yang sering disebut metode </w:t>
      </w:r>
      <w:r w:rsidR="008C2619" w:rsidRPr="008C2619">
        <w:rPr>
          <w:i/>
          <w:iCs/>
          <w:lang w:val="es-MX"/>
        </w:rPr>
        <w:t xml:space="preserve">waterfall </w:t>
      </w:r>
      <w:r w:rsidR="008C2619" w:rsidRPr="008C2619">
        <w:rPr>
          <w:lang w:val="es-MX"/>
        </w:rPr>
        <w:t>se</w:t>
      </w:r>
      <w:r w:rsidR="00E81A22">
        <w:rPr>
          <w:lang w:val="es-MX"/>
        </w:rPr>
        <w:t>r</w:t>
      </w:r>
      <w:r w:rsidR="008C2619" w:rsidRPr="008C2619">
        <w:rPr>
          <w:lang w:val="es-MX"/>
        </w:rPr>
        <w:t>ing dinamakan siklus hidup klasik (</w:t>
      </w:r>
      <w:r w:rsidR="008C2619" w:rsidRPr="00E81A22">
        <w:rPr>
          <w:i/>
          <w:iCs/>
          <w:lang w:val="es-MX"/>
        </w:rPr>
        <w:t>classic life cycle</w:t>
      </w:r>
      <w:r w:rsidR="008C2619" w:rsidRPr="008C2619">
        <w:rPr>
          <w:lang w:val="es-MX"/>
        </w:rPr>
        <w:t>), nama model ini sebenarnya adalah “</w:t>
      </w:r>
      <w:r w:rsidR="008C2619" w:rsidRPr="008C2619">
        <w:rPr>
          <w:i/>
          <w:iCs/>
          <w:lang w:val="es-MX"/>
        </w:rPr>
        <w:t>Linear Sequential Model</w:t>
      </w:r>
      <w:r w:rsidR="008C2619" w:rsidRPr="008C2619">
        <w:rPr>
          <w:lang w:val="es-MX"/>
        </w:rPr>
        <w:t xml:space="preserve">” dimana hal ini menggambarkan pendekatan yang sistematis dan juga berurutan </w:t>
      </w:r>
      <w:r w:rsidR="008C2619">
        <w:rPr>
          <w:lang w:val="es-MX"/>
        </w:rPr>
        <w:fldChar w:fldCharType="begin"/>
      </w:r>
      <w:r w:rsidR="008C2619">
        <w:rPr>
          <w:lang w:val="es-MX"/>
        </w:rPr>
        <w:instrText xml:space="preserve"> ADDIN ZOTERO_ITEM CSL_CITATION {"citationID":"ZLPG0MQb","properties":{"formattedCitation":"(Wahid, 2020)","plainCitation":"(Wahid, 2020)","noteIndex":0},"citationItems":[{"id":173,"uris":["http://zotero.org/users/11480667/items/WRD8BGET"],"itemData":{"id":173,"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8C2619" w:rsidRPr="008C2619">
        <w:rPr>
          <w:rFonts w:cs="Times New Roman"/>
          <w:lang w:val="es-MX"/>
        </w:rPr>
        <w:t>(Wahid, 2020)</w:t>
      </w:r>
      <w:r w:rsidR="008C2619">
        <w:rPr>
          <w:lang w:val="es-MX"/>
        </w:rPr>
        <w:fldChar w:fldCharType="end"/>
      </w:r>
      <w:r w:rsidR="00E81A22">
        <w:rPr>
          <w:lang w:val="es-MX"/>
        </w:rPr>
        <w:t>.</w:t>
      </w:r>
    </w:p>
    <w:p w14:paraId="21F8F2F3" w14:textId="6A02CF76" w:rsidR="00E81A22" w:rsidRDefault="00E81A22" w:rsidP="00613639">
      <w:pPr>
        <w:spacing w:line="360" w:lineRule="auto"/>
        <w:ind w:firstLine="576"/>
        <w:rPr>
          <w:lang w:val="es-MX"/>
        </w:rPr>
      </w:pPr>
    </w:p>
    <w:p w14:paraId="412E559E" w14:textId="1044CDF5" w:rsidR="00613639" w:rsidRDefault="00613639" w:rsidP="00613639">
      <w:pPr>
        <w:spacing w:line="360" w:lineRule="auto"/>
        <w:ind w:firstLine="576"/>
        <w:rPr>
          <w:lang w:val="en-US"/>
        </w:rPr>
      </w:pPr>
      <w:r w:rsidRPr="00613639">
        <w:rPr>
          <w:lang w:val="en-US"/>
        </w:rPr>
        <w:t>Adapun Metode</w:t>
      </w:r>
      <w:r w:rsidRPr="00613639">
        <w:rPr>
          <w:i/>
          <w:iCs/>
          <w:lang w:val="en-US"/>
        </w:rPr>
        <w:t xml:space="preserve"> Waterfall </w:t>
      </w:r>
      <w:r w:rsidRPr="00613639">
        <w:rPr>
          <w:lang w:val="en-US"/>
        </w:rPr>
        <w:t>penulis ur</w:t>
      </w:r>
      <w:r>
        <w:rPr>
          <w:lang w:val="en-US"/>
        </w:rPr>
        <w:t>aikan sebagai berikut :</w:t>
      </w:r>
    </w:p>
    <w:p w14:paraId="604406E1" w14:textId="3C275EB7" w:rsidR="00613639" w:rsidRDefault="00613639" w:rsidP="00613639">
      <w:pPr>
        <w:pStyle w:val="ListParagraph"/>
        <w:numPr>
          <w:ilvl w:val="0"/>
          <w:numId w:val="50"/>
        </w:numPr>
        <w:spacing w:line="360" w:lineRule="auto"/>
        <w:rPr>
          <w:lang w:val="en-US"/>
        </w:rPr>
      </w:pPr>
      <w:r>
        <w:rPr>
          <w:lang w:val="en-US"/>
        </w:rPr>
        <w:t>Analisa Kebutuhan</w:t>
      </w:r>
    </w:p>
    <w:p w14:paraId="574C2A6C" w14:textId="1D0E7F09" w:rsidR="00613639" w:rsidRPr="00613639" w:rsidRDefault="00613639" w:rsidP="00613639">
      <w:pPr>
        <w:pStyle w:val="ListParagraph"/>
        <w:spacing w:line="360" w:lineRule="auto"/>
        <w:ind w:left="936"/>
        <w:jc w:val="both"/>
        <w:rPr>
          <w:lang w:val="en-US"/>
        </w:rPr>
      </w:pPr>
      <w:r w:rsidRPr="00613639">
        <w:rPr>
          <w:lang w:val="en-US"/>
        </w:rPr>
        <w:t xml:space="preserve">Pada tahap ini penulis menganalisa kebutuhan yang sesuai dengan judul penelitian yaitu Rancang bangun robot pengawasa berbasis </w:t>
      </w:r>
      <w:r w:rsidRPr="00613639">
        <w:rPr>
          <w:i/>
          <w:iCs/>
          <w:lang w:val="en-US"/>
        </w:rPr>
        <w:t xml:space="preserve">Internet Of Things, </w:t>
      </w:r>
      <w:r w:rsidRPr="00613639">
        <w:rPr>
          <w:lang w:val="en-US"/>
        </w:rPr>
        <w:t>Penulis juga menganalisa penggunaan alat dan bahan</w:t>
      </w:r>
      <w:r w:rsidR="00EE4357">
        <w:rPr>
          <w:lang w:val="en-US"/>
        </w:rPr>
        <w:t>.</w:t>
      </w:r>
    </w:p>
    <w:p w14:paraId="61EBA642" w14:textId="422D11AA" w:rsidR="00613639" w:rsidRDefault="00613639" w:rsidP="00613639">
      <w:pPr>
        <w:pStyle w:val="ListParagraph"/>
        <w:numPr>
          <w:ilvl w:val="0"/>
          <w:numId w:val="50"/>
        </w:numPr>
        <w:spacing w:line="360" w:lineRule="auto"/>
        <w:rPr>
          <w:lang w:val="en-US"/>
        </w:rPr>
      </w:pPr>
      <w:r w:rsidRPr="00EE4357">
        <w:rPr>
          <w:i/>
          <w:iCs/>
          <w:lang w:val="en-US"/>
        </w:rPr>
        <w:t>Design</w:t>
      </w:r>
      <w:r>
        <w:rPr>
          <w:lang w:val="en-US"/>
        </w:rPr>
        <w:t xml:space="preserve"> Sistem</w:t>
      </w:r>
    </w:p>
    <w:p w14:paraId="07E26716" w14:textId="62E8B057" w:rsidR="00EE4357" w:rsidRDefault="00EE4357" w:rsidP="00EE4357">
      <w:pPr>
        <w:pStyle w:val="ListParagraph"/>
        <w:spacing w:line="360" w:lineRule="auto"/>
        <w:ind w:left="936"/>
        <w:jc w:val="both"/>
        <w:rPr>
          <w:lang w:val="es-MX"/>
        </w:rPr>
      </w:pPr>
      <w:r w:rsidRPr="00EE4357">
        <w:rPr>
          <w:lang w:val="es-MX"/>
        </w:rPr>
        <w:t xml:space="preserve">Tahapan pembuatan desain </w:t>
      </w:r>
      <w:r w:rsidRPr="00EE4357">
        <w:rPr>
          <w:i/>
          <w:iCs/>
          <w:lang w:val="es-MX"/>
        </w:rPr>
        <w:t xml:space="preserve">Hardware, Software, </w:t>
      </w:r>
      <w:r w:rsidRPr="00EE4357">
        <w:rPr>
          <w:lang w:val="es-MX"/>
        </w:rPr>
        <w:t>dan perancangan sistem pada penelitian dan sebelum masuk proses pemograman agar desain yang sudah dibuat jelas dan t</w:t>
      </w:r>
      <w:r>
        <w:rPr>
          <w:lang w:val="es-MX"/>
        </w:rPr>
        <w:t>erstruktur.</w:t>
      </w:r>
    </w:p>
    <w:p w14:paraId="12267C8F" w14:textId="77777777" w:rsidR="00EE4357" w:rsidRPr="00EE4357" w:rsidRDefault="00EE4357" w:rsidP="00EE4357">
      <w:pPr>
        <w:pStyle w:val="ListParagraph"/>
        <w:spacing w:line="360" w:lineRule="auto"/>
        <w:ind w:left="936"/>
        <w:jc w:val="both"/>
        <w:rPr>
          <w:lang w:val="es-MX"/>
        </w:rPr>
      </w:pPr>
    </w:p>
    <w:p w14:paraId="1188084F" w14:textId="44E2291C" w:rsidR="00613639" w:rsidRDefault="00613639" w:rsidP="00613639">
      <w:pPr>
        <w:pStyle w:val="ListParagraph"/>
        <w:numPr>
          <w:ilvl w:val="0"/>
          <w:numId w:val="50"/>
        </w:numPr>
        <w:spacing w:line="360" w:lineRule="auto"/>
        <w:rPr>
          <w:lang w:val="en-US"/>
        </w:rPr>
      </w:pPr>
      <w:r>
        <w:rPr>
          <w:lang w:val="en-US"/>
        </w:rPr>
        <w:lastRenderedPageBreak/>
        <w:t>Implementasi</w:t>
      </w:r>
    </w:p>
    <w:p w14:paraId="639736F2" w14:textId="321DE4AF" w:rsidR="00EE4357" w:rsidRPr="00EE4357" w:rsidRDefault="00EE4357" w:rsidP="00EE4357">
      <w:pPr>
        <w:pStyle w:val="ListParagraph"/>
        <w:spacing w:line="360" w:lineRule="auto"/>
        <w:ind w:left="936"/>
        <w:jc w:val="both"/>
        <w:rPr>
          <w:i/>
          <w:iCs/>
          <w:lang w:val="es-MX"/>
        </w:rPr>
      </w:pPr>
      <w:r w:rsidRPr="00EE4357">
        <w:rPr>
          <w:lang w:val="es-MX"/>
        </w:rPr>
        <w:t xml:space="preserve">Pada proses implementasi program </w:t>
      </w:r>
      <w:r>
        <w:rPr>
          <w:lang w:val="es-MX"/>
        </w:rPr>
        <w:t xml:space="preserve">serta </w:t>
      </w:r>
      <w:r>
        <w:rPr>
          <w:i/>
          <w:iCs/>
          <w:lang w:val="es-MX"/>
        </w:rPr>
        <w:t>hardaware</w:t>
      </w:r>
      <w:r>
        <w:rPr>
          <w:lang w:val="es-MX"/>
        </w:rPr>
        <w:t xml:space="preserve"> yang digunakan sesuai dengan kebutuhan dan memastikan beberapa modul terintegrasi dengan benar dan tidak mengalami </w:t>
      </w:r>
      <w:r>
        <w:rPr>
          <w:i/>
          <w:iCs/>
          <w:lang w:val="es-MX"/>
        </w:rPr>
        <w:t>human error.</w:t>
      </w:r>
    </w:p>
    <w:p w14:paraId="1AB02ADA" w14:textId="09DACCC7" w:rsidR="00613639" w:rsidRDefault="00613639" w:rsidP="00613639">
      <w:pPr>
        <w:pStyle w:val="ListParagraph"/>
        <w:numPr>
          <w:ilvl w:val="0"/>
          <w:numId w:val="50"/>
        </w:numPr>
        <w:spacing w:line="360" w:lineRule="auto"/>
        <w:rPr>
          <w:lang w:val="en-US"/>
        </w:rPr>
      </w:pPr>
      <w:r>
        <w:rPr>
          <w:lang w:val="en-US"/>
        </w:rPr>
        <w:t>Integrasi dan Pengujian</w:t>
      </w:r>
    </w:p>
    <w:p w14:paraId="4B4026F0" w14:textId="4B94E362" w:rsidR="00EE4357" w:rsidRPr="00EE4357" w:rsidRDefault="00EE4357" w:rsidP="00EE4357">
      <w:pPr>
        <w:pStyle w:val="ListParagraph"/>
        <w:spacing w:line="360" w:lineRule="auto"/>
        <w:ind w:left="936"/>
        <w:jc w:val="both"/>
        <w:rPr>
          <w:lang w:val="es-MX"/>
        </w:rPr>
      </w:pPr>
      <w:r w:rsidRPr="00EE4357">
        <w:rPr>
          <w:lang w:val="es-MX"/>
        </w:rPr>
        <w:t>Pada proses ini merupakan p</w:t>
      </w:r>
      <w:r>
        <w:rPr>
          <w:lang w:val="es-MX"/>
        </w:rPr>
        <w:t>enggabungan antara beberapa modul pada tahap sebelumnya, dan dilakukan pengujian sesuai dengan judul penelitian, dan pada saat pengujian berjalan dengan baik sesuai dengan keinginan penulis.</w:t>
      </w:r>
    </w:p>
    <w:p w14:paraId="45BA91F8" w14:textId="0E3F1B3B" w:rsidR="00613639" w:rsidRDefault="00613639" w:rsidP="00613639">
      <w:pPr>
        <w:pStyle w:val="ListParagraph"/>
        <w:numPr>
          <w:ilvl w:val="0"/>
          <w:numId w:val="50"/>
        </w:numPr>
        <w:spacing w:line="360" w:lineRule="auto"/>
        <w:rPr>
          <w:lang w:val="en-US"/>
        </w:rPr>
      </w:pPr>
      <w:r>
        <w:rPr>
          <w:lang w:val="en-US"/>
        </w:rPr>
        <w:t>Pemeliharaan</w:t>
      </w:r>
    </w:p>
    <w:p w14:paraId="54F67F02" w14:textId="733595A3" w:rsidR="002743A5" w:rsidRPr="0024537B" w:rsidRDefault="00EB4210" w:rsidP="0024537B">
      <w:pPr>
        <w:pStyle w:val="ListParagraph"/>
        <w:spacing w:line="360" w:lineRule="auto"/>
        <w:ind w:left="936"/>
        <w:jc w:val="both"/>
        <w:rPr>
          <w:lang w:val="en-US"/>
        </w:rPr>
      </w:pPr>
      <w:r w:rsidRPr="00EB4210">
        <w:rPr>
          <w:lang w:val="en-US"/>
        </w:rPr>
        <w:t>Pada tahap ini merupakan pengoperasian sistem secara berkala yang telah selesai dan melakukan sedikit nya revisi perbaikan komponen</w:t>
      </w:r>
      <w:r w:rsidR="002743A5">
        <w:rPr>
          <w:lang w:val="en-US"/>
        </w:rPr>
        <w:t xml:space="preserve"> serta pemograman</w:t>
      </w:r>
      <w:r w:rsidRPr="00EB4210">
        <w:rPr>
          <w:lang w:val="en-US"/>
        </w:rPr>
        <w:t xml:space="preserve"> apabila ditemukan kinerja yan</w:t>
      </w:r>
      <w:r>
        <w:rPr>
          <w:lang w:val="en-US"/>
        </w:rPr>
        <w:t xml:space="preserve">g </w:t>
      </w:r>
      <w:r w:rsidR="002743A5">
        <w:rPr>
          <w:lang w:val="en-US"/>
        </w:rPr>
        <w:t>anomali.</w:t>
      </w:r>
    </w:p>
    <w:p w14:paraId="58F06246" w14:textId="6CE9BBC7" w:rsidR="002743A5" w:rsidRDefault="002743A5" w:rsidP="002743A5">
      <w:pPr>
        <w:pStyle w:val="Heading2"/>
      </w:pPr>
      <w:r>
        <w:t>Lokasi Penelitian</w:t>
      </w:r>
    </w:p>
    <w:p w14:paraId="2C4BE6DE" w14:textId="31FEC104" w:rsidR="002743A5" w:rsidRDefault="002743A5" w:rsidP="0024537B">
      <w:pPr>
        <w:spacing w:line="360" w:lineRule="auto"/>
        <w:ind w:firstLine="576"/>
        <w:jc w:val="both"/>
        <w:rPr>
          <w:lang w:val="es-MX"/>
        </w:rPr>
      </w:pPr>
      <w:r w:rsidRPr="002743A5">
        <w:rPr>
          <w:lang w:val="es-MX"/>
        </w:rPr>
        <w:t>Dalam Penelitian ini, penulis memilih lokasi penelitian sesuai dengan kriteria perancangan sistem dan pembuatan laporan di Laboratorium Elektronika Institut Teknologi Batam, Fakultas Teknologi Informa</w:t>
      </w:r>
      <w:r>
        <w:rPr>
          <w:lang w:val="es-MX"/>
        </w:rPr>
        <w:t>si. Selain itu penulis memilih lokasi penelitian untuk beberapa kegiatan di rumah .</w:t>
      </w:r>
    </w:p>
    <w:p w14:paraId="0F99045C" w14:textId="1F4083FE" w:rsidR="002743A5" w:rsidRDefault="002743A5" w:rsidP="002743A5">
      <w:pPr>
        <w:pStyle w:val="Heading2"/>
      </w:pPr>
      <w:r>
        <w:t>Alat dan Bahan</w:t>
      </w:r>
    </w:p>
    <w:p w14:paraId="342A59BA" w14:textId="57C0FFA6" w:rsidR="0024537B" w:rsidRDefault="002743A5" w:rsidP="0024537B">
      <w:pPr>
        <w:spacing w:line="360" w:lineRule="auto"/>
        <w:ind w:firstLine="576"/>
        <w:jc w:val="both"/>
        <w:rPr>
          <w:lang w:val="en-US"/>
        </w:rPr>
      </w:pPr>
      <w:r w:rsidRPr="0024537B">
        <w:rPr>
          <w:lang w:val="en-US"/>
        </w:rPr>
        <w:t>Berikut ini me</w:t>
      </w:r>
      <w:r w:rsidR="00630ABA" w:rsidRPr="0024537B">
        <w:rPr>
          <w:lang w:val="en-US"/>
        </w:rPr>
        <w:t xml:space="preserve">rupakan </w:t>
      </w:r>
      <w:r w:rsidR="0024537B" w:rsidRPr="0024537B">
        <w:rPr>
          <w:lang w:val="en-US"/>
        </w:rPr>
        <w:t>alat dan bahan yang digunakan penulis untuk menunjang kebutuhan penelitan dan merealisasikan rancangan sesuai dengan judul penelitian, adapun alat dan bahan terbagi atas 2 bagian,  yai</w:t>
      </w:r>
      <w:r w:rsidR="0024537B">
        <w:rPr>
          <w:lang w:val="en-US"/>
        </w:rPr>
        <w:t>tu perangkat keras (</w:t>
      </w:r>
      <w:r w:rsidR="0024537B">
        <w:rPr>
          <w:i/>
          <w:iCs/>
          <w:lang w:val="en-US"/>
        </w:rPr>
        <w:t>Hardware)</w:t>
      </w:r>
      <w:r w:rsidR="0024537B">
        <w:rPr>
          <w:lang w:val="en-US"/>
        </w:rPr>
        <w:t xml:space="preserve"> dan perangkat lunak(</w:t>
      </w:r>
      <w:r w:rsidR="0024537B">
        <w:rPr>
          <w:i/>
          <w:iCs/>
          <w:lang w:val="en-US"/>
        </w:rPr>
        <w:t>Software)</w:t>
      </w:r>
      <w:r w:rsidR="0024537B">
        <w:rPr>
          <w:lang w:val="en-US"/>
        </w:rPr>
        <w:t>. Berikut komponen-komponen yang digunakan pada penelitian :</w:t>
      </w:r>
    </w:p>
    <w:p w14:paraId="42C4655B" w14:textId="17103701" w:rsidR="0024537B" w:rsidRPr="0024537B" w:rsidRDefault="0024537B" w:rsidP="0024537B">
      <w:pPr>
        <w:pStyle w:val="Caption"/>
        <w:keepNext/>
        <w:jc w:val="center"/>
        <w:rPr>
          <w:b/>
          <w:bCs/>
          <w:i w:val="0"/>
          <w:iCs w:val="0"/>
          <w:color w:val="auto"/>
          <w:sz w:val="24"/>
          <w:szCs w:val="24"/>
        </w:rPr>
      </w:pP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2</w:t>
      </w:r>
      <w:r w:rsidR="00103E3D">
        <w:rPr>
          <w:b/>
          <w:bCs/>
          <w:i w:val="0"/>
          <w:iCs w:val="0"/>
          <w:color w:val="auto"/>
          <w:sz w:val="24"/>
          <w:szCs w:val="24"/>
        </w:rPr>
        <w:fldChar w:fldCharType="end"/>
      </w:r>
      <w:r w:rsidRPr="0024537B">
        <w:rPr>
          <w:b/>
          <w:bCs/>
          <w:i w:val="0"/>
          <w:iCs w:val="0"/>
          <w:color w:val="auto"/>
          <w:sz w:val="24"/>
          <w:szCs w:val="24"/>
        </w:rPr>
        <w:t xml:space="preserve"> Perangkat Keras</w:t>
      </w:r>
    </w:p>
    <w:tbl>
      <w:tblPr>
        <w:tblStyle w:val="TableGrid"/>
        <w:tblW w:w="0" w:type="auto"/>
        <w:tblLook w:val="04A0" w:firstRow="1" w:lastRow="0" w:firstColumn="1" w:lastColumn="0" w:noHBand="0" w:noVBand="1"/>
      </w:tblPr>
      <w:tblGrid>
        <w:gridCol w:w="2802"/>
        <w:gridCol w:w="5351"/>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 w:val="24"/>
                <w:szCs w:val="24"/>
                <w:lang w:val="en-US"/>
              </w:rPr>
            </w:pPr>
            <w:r w:rsidRPr="0024537B">
              <w:rPr>
                <w:b/>
                <w:bCs/>
                <w:sz w:val="24"/>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 w:val="24"/>
                <w:szCs w:val="24"/>
                <w:lang w:val="es-MX"/>
              </w:rPr>
            </w:pPr>
          </w:p>
          <w:p w14:paraId="19F4C1CF" w14:textId="0033438E"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 xml:space="preserve">Personal Computer </w:t>
            </w:r>
            <w:r w:rsidR="00C47037">
              <w:rPr>
                <w:rFonts w:cs="Times New Roman"/>
                <w:i/>
                <w:iCs/>
                <w:sz w:val="24"/>
                <w:szCs w:val="24"/>
                <w:lang w:val="es-MX"/>
              </w:rPr>
              <w:t>Lenovo T470s</w:t>
            </w:r>
          </w:p>
        </w:tc>
        <w:tc>
          <w:tcPr>
            <w:tcW w:w="5351" w:type="dxa"/>
          </w:tcPr>
          <w:p w14:paraId="2BE75913" w14:textId="0EB4DDDE" w:rsidR="0024537B" w:rsidRPr="004019D0" w:rsidRDefault="0024537B" w:rsidP="004019D0">
            <w:pPr>
              <w:pStyle w:val="ListParagraph"/>
              <w:numPr>
                <w:ilvl w:val="0"/>
                <w:numId w:val="49"/>
              </w:numPr>
              <w:spacing w:line="360" w:lineRule="auto"/>
              <w:jc w:val="both"/>
              <w:rPr>
                <w:b/>
                <w:bCs/>
                <w:i/>
                <w:iCs/>
                <w:sz w:val="24"/>
                <w:szCs w:val="24"/>
                <w:lang w:val="en-US"/>
              </w:rPr>
            </w:pPr>
            <w:r w:rsidRPr="0024537B">
              <w:rPr>
                <w:sz w:val="24"/>
                <w:szCs w:val="24"/>
                <w:lang w:val="en-US"/>
              </w:rPr>
              <w:t xml:space="preserve">Sistem operasi : </w:t>
            </w:r>
            <w:r w:rsidRPr="004019D0">
              <w:rPr>
                <w:i/>
                <w:iCs/>
                <w:sz w:val="24"/>
                <w:szCs w:val="24"/>
                <w:lang w:val="en-US"/>
              </w:rPr>
              <w:t>Windows 1</w:t>
            </w:r>
            <w:r w:rsidR="00C47037">
              <w:rPr>
                <w:i/>
                <w:iCs/>
                <w:sz w:val="24"/>
                <w:szCs w:val="24"/>
                <w:lang w:val="en-US"/>
              </w:rPr>
              <w:t>1</w:t>
            </w:r>
            <w:r w:rsidRPr="004019D0">
              <w:rPr>
                <w:i/>
                <w:iCs/>
                <w:sz w:val="24"/>
                <w:szCs w:val="24"/>
                <w:lang w:val="en-US"/>
              </w:rPr>
              <w:t xml:space="preserve"> </w:t>
            </w:r>
            <w:r w:rsidR="00C47037">
              <w:rPr>
                <w:i/>
                <w:iCs/>
                <w:sz w:val="24"/>
                <w:szCs w:val="24"/>
                <w:lang w:val="en-US"/>
              </w:rPr>
              <w:t>Pro</w:t>
            </w:r>
          </w:p>
          <w:p w14:paraId="0FD89683" w14:textId="55F26407"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 xml:space="preserve">Processor: Intel Core </w:t>
            </w:r>
            <w:r w:rsidR="00C47037">
              <w:rPr>
                <w:i/>
                <w:iCs/>
                <w:sz w:val="24"/>
                <w:szCs w:val="24"/>
                <w:lang w:val="en-US"/>
              </w:rPr>
              <w:t>5</w:t>
            </w:r>
            <w:r w:rsidRPr="004019D0">
              <w:rPr>
                <w:i/>
                <w:iCs/>
                <w:sz w:val="24"/>
                <w:szCs w:val="24"/>
                <w:lang w:val="en-US"/>
              </w:rPr>
              <w:t xml:space="preserve"> Gen </w:t>
            </w:r>
            <w:r w:rsidR="00C47037">
              <w:rPr>
                <w:i/>
                <w:iCs/>
                <w:sz w:val="24"/>
                <w:szCs w:val="24"/>
                <w:lang w:val="en-US"/>
              </w:rPr>
              <w:t>7</w:t>
            </w:r>
          </w:p>
          <w:p w14:paraId="68B3054E" w14:textId="09961D1B"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 xml:space="preserve">RAM : </w:t>
            </w:r>
            <w:r w:rsidR="00C47037">
              <w:rPr>
                <w:i/>
                <w:iCs/>
                <w:sz w:val="24"/>
                <w:szCs w:val="24"/>
                <w:lang w:val="en-US"/>
              </w:rPr>
              <w:t>8</w:t>
            </w:r>
            <w:r w:rsidRPr="004019D0">
              <w:rPr>
                <w:i/>
                <w:iCs/>
                <w:sz w:val="24"/>
                <w:szCs w:val="24"/>
                <w:lang w:val="en-US"/>
              </w:rPr>
              <w:t xml:space="preserve"> GB</w:t>
            </w:r>
          </w:p>
          <w:p w14:paraId="5DBBD00E" w14:textId="7BF9B28F" w:rsidR="0024537B" w:rsidRPr="0024537B" w:rsidRDefault="00C47037" w:rsidP="004019D0">
            <w:pPr>
              <w:pStyle w:val="ListParagraph"/>
              <w:numPr>
                <w:ilvl w:val="0"/>
                <w:numId w:val="49"/>
              </w:numPr>
              <w:spacing w:line="360" w:lineRule="auto"/>
              <w:jc w:val="both"/>
              <w:rPr>
                <w:b/>
                <w:bCs/>
                <w:sz w:val="24"/>
                <w:szCs w:val="24"/>
                <w:lang w:val="en-US"/>
              </w:rPr>
            </w:pPr>
            <w:r>
              <w:rPr>
                <w:i/>
                <w:iCs/>
                <w:sz w:val="24"/>
                <w:szCs w:val="24"/>
                <w:lang w:val="en-US"/>
              </w:rPr>
              <w:t>SSD</w:t>
            </w:r>
            <w:r w:rsidR="0024537B" w:rsidRPr="004019D0">
              <w:rPr>
                <w:i/>
                <w:iCs/>
                <w:sz w:val="24"/>
                <w:szCs w:val="24"/>
                <w:lang w:val="en-US"/>
              </w:rPr>
              <w:t xml:space="preserve">: </w:t>
            </w:r>
            <w:r>
              <w:rPr>
                <w:i/>
                <w:iCs/>
                <w:sz w:val="24"/>
                <w:szCs w:val="24"/>
                <w:lang w:val="en-US"/>
              </w:rPr>
              <w:t>256</w:t>
            </w:r>
            <w:r w:rsidR="0024537B" w:rsidRPr="004019D0">
              <w:rPr>
                <w:i/>
                <w:iCs/>
                <w:sz w:val="24"/>
                <w:szCs w:val="24"/>
                <w:lang w:val="en-US"/>
              </w:rPr>
              <w:t xml:space="preserve"> </w:t>
            </w:r>
            <w:r>
              <w:rPr>
                <w:i/>
                <w:iCs/>
                <w:sz w:val="24"/>
                <w:szCs w:val="24"/>
                <w:lang w:val="en-US"/>
              </w:rPr>
              <w:t>GB</w:t>
            </w:r>
            <w:bookmarkStart w:id="44" w:name="_GoBack"/>
            <w:bookmarkEnd w:id="44"/>
          </w:p>
        </w:tc>
      </w:tr>
    </w:tbl>
    <w:p w14:paraId="2CF57AE4" w14:textId="77777777" w:rsidR="0024537B" w:rsidRPr="0024537B" w:rsidRDefault="0024537B">
      <w:pPr>
        <w:rPr>
          <w:szCs w:val="24"/>
        </w:rPr>
      </w:pPr>
      <w:r w:rsidRPr="0024537B">
        <w:rPr>
          <w:szCs w:val="24"/>
        </w:rPr>
        <w:br w:type="page"/>
      </w:r>
    </w:p>
    <w:p w14:paraId="276C093E" w14:textId="7F71B655" w:rsidR="0024537B" w:rsidRPr="004019D0" w:rsidRDefault="0024537B" w:rsidP="004019D0">
      <w:pPr>
        <w:pStyle w:val="Caption"/>
        <w:keepNext/>
        <w:jc w:val="center"/>
        <w:rPr>
          <w:b/>
          <w:bCs/>
          <w:i w:val="0"/>
          <w:iCs w:val="0"/>
          <w:color w:val="auto"/>
          <w:sz w:val="24"/>
          <w:szCs w:val="24"/>
        </w:rPr>
      </w:pPr>
      <w:r w:rsidRPr="0024537B">
        <w:rPr>
          <w:b/>
          <w:bCs/>
          <w:i w:val="0"/>
          <w:iCs w:val="0"/>
          <w:color w:val="auto"/>
          <w:sz w:val="24"/>
          <w:szCs w:val="24"/>
        </w:rPr>
        <w:lastRenderedPageBreak/>
        <w:t xml:space="preserve">Lanjutan 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4C3FD4">
        <w:rPr>
          <w:b/>
          <w:bCs/>
          <w:i w:val="0"/>
          <w:iCs w:val="0"/>
          <w:noProof/>
          <w:color w:val="auto"/>
          <w:sz w:val="24"/>
          <w:szCs w:val="24"/>
        </w:rPr>
        <w:t>3</w:t>
      </w:r>
      <w:r w:rsidR="00103E3D">
        <w:rPr>
          <w:b/>
          <w:bCs/>
          <w:i w:val="0"/>
          <w:iCs w:val="0"/>
          <w:color w:val="auto"/>
          <w:sz w:val="24"/>
          <w:szCs w:val="24"/>
        </w:rPr>
        <w:fldChar w:fldCharType="end"/>
      </w:r>
      <w:r w:rsidRPr="0024537B">
        <w:rPr>
          <w:b/>
          <w:bCs/>
          <w:i w:val="0"/>
          <w:iCs w:val="0"/>
          <w:color w:val="auto"/>
          <w:sz w:val="24"/>
          <w:szCs w:val="24"/>
        </w:rPr>
        <w:t xml:space="preserve"> Perangkat Keras</w:t>
      </w:r>
    </w:p>
    <w:tbl>
      <w:tblPr>
        <w:tblStyle w:val="TableGrid"/>
        <w:tblpPr w:leftFromText="180" w:rightFromText="180" w:vertAnchor="page" w:horzAnchor="margin" w:tblpY="2431"/>
        <w:tblW w:w="0" w:type="auto"/>
        <w:tblLook w:val="04A0" w:firstRow="1" w:lastRow="0" w:firstColumn="1" w:lastColumn="0" w:noHBand="0" w:noVBand="1"/>
      </w:tblPr>
      <w:tblGrid>
        <w:gridCol w:w="2802"/>
        <w:gridCol w:w="5351"/>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 w:val="24"/>
                <w:szCs w:val="24"/>
                <w:lang w:val="es-MX"/>
              </w:rPr>
            </w:pPr>
            <w:r w:rsidRPr="0024537B">
              <w:rPr>
                <w:rFonts w:cs="Times New Roman"/>
                <w:b/>
                <w:bCs/>
                <w:sz w:val="24"/>
                <w:szCs w:val="24"/>
                <w:lang w:val="es-MX"/>
              </w:rPr>
              <w:t>Nama</w:t>
            </w:r>
          </w:p>
        </w:tc>
        <w:tc>
          <w:tcPr>
            <w:tcW w:w="5351" w:type="dxa"/>
          </w:tcPr>
          <w:p w14:paraId="5DB07B23" w14:textId="7279E5A9" w:rsidR="0024537B" w:rsidRPr="0024537B" w:rsidRDefault="0024537B" w:rsidP="0024537B">
            <w:pPr>
              <w:spacing w:line="360" w:lineRule="auto"/>
              <w:jc w:val="center"/>
              <w:rPr>
                <w:b/>
                <w:bCs/>
                <w:sz w:val="24"/>
                <w:szCs w:val="24"/>
                <w:lang w:val="en-US"/>
              </w:rPr>
            </w:pPr>
            <w:r w:rsidRPr="0024537B">
              <w:rPr>
                <w:b/>
                <w:bCs/>
                <w:sz w:val="24"/>
                <w:szCs w:val="24"/>
                <w:lang w:val="en-US"/>
              </w:rPr>
              <w:t>Spesifikasi</w:t>
            </w:r>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 w:val="24"/>
                <w:szCs w:val="24"/>
                <w:lang w:val="es-MX"/>
              </w:rPr>
            </w:pPr>
          </w:p>
          <w:p w14:paraId="0CA74344" w14:textId="7D007D38"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Handphone Pocophone</w:t>
            </w:r>
            <w:r w:rsidR="00103E3D">
              <w:rPr>
                <w:rFonts w:cs="Times New Roman"/>
                <w:i/>
                <w:iCs/>
                <w:sz w:val="24"/>
                <w:szCs w:val="24"/>
                <w:lang w:val="es-MX"/>
              </w:rPr>
              <w:t xml:space="preserve"> M4 PRO</w:t>
            </w:r>
          </w:p>
        </w:tc>
        <w:tc>
          <w:tcPr>
            <w:tcW w:w="5351" w:type="dxa"/>
          </w:tcPr>
          <w:p w14:paraId="0DD6CF64" w14:textId="77777777"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Penyimpanan Internal : 128 GB</w:t>
            </w:r>
          </w:p>
          <w:p w14:paraId="7D964A2A" w14:textId="77777777" w:rsidR="0024537B" w:rsidRPr="004019D0" w:rsidRDefault="0024537B" w:rsidP="0024537B">
            <w:pPr>
              <w:pStyle w:val="ListParagraph"/>
              <w:numPr>
                <w:ilvl w:val="0"/>
                <w:numId w:val="49"/>
              </w:numPr>
              <w:spacing w:line="360" w:lineRule="auto"/>
              <w:rPr>
                <w:i/>
                <w:iCs/>
                <w:sz w:val="24"/>
                <w:szCs w:val="24"/>
                <w:lang w:val="en-US"/>
              </w:rPr>
            </w:pPr>
            <w:r w:rsidRPr="004019D0">
              <w:rPr>
                <w:i/>
                <w:iCs/>
                <w:sz w:val="24"/>
                <w:szCs w:val="24"/>
                <w:lang w:val="en-US"/>
              </w:rPr>
              <w:t>Chipset : Mediatek Helio G69</w:t>
            </w:r>
          </w:p>
          <w:p w14:paraId="0415C5C2" w14:textId="77777777" w:rsidR="0024537B" w:rsidRPr="004019D0" w:rsidRDefault="0024537B" w:rsidP="0024537B">
            <w:pPr>
              <w:pStyle w:val="ListParagraph"/>
              <w:numPr>
                <w:ilvl w:val="0"/>
                <w:numId w:val="49"/>
              </w:numPr>
              <w:spacing w:line="360" w:lineRule="auto"/>
              <w:rPr>
                <w:i/>
                <w:iCs/>
                <w:sz w:val="24"/>
                <w:szCs w:val="24"/>
                <w:lang w:val="en-US"/>
              </w:rPr>
            </w:pPr>
            <w:r w:rsidRPr="004019D0">
              <w:rPr>
                <w:i/>
                <w:iCs/>
                <w:sz w:val="24"/>
                <w:szCs w:val="24"/>
                <w:lang w:val="en-US"/>
              </w:rPr>
              <w:t>RAM : 6 + Ext 2 GB</w:t>
            </w:r>
          </w:p>
          <w:p w14:paraId="07CC382F" w14:textId="0929087A" w:rsidR="0024537B" w:rsidRPr="0024537B" w:rsidRDefault="0024537B" w:rsidP="0024537B">
            <w:pPr>
              <w:pStyle w:val="ListParagraph"/>
              <w:numPr>
                <w:ilvl w:val="0"/>
                <w:numId w:val="49"/>
              </w:numPr>
              <w:spacing w:line="360" w:lineRule="auto"/>
              <w:rPr>
                <w:sz w:val="24"/>
                <w:szCs w:val="24"/>
                <w:lang w:val="en-US"/>
              </w:rPr>
            </w:pPr>
            <w:r w:rsidRPr="0024537B">
              <w:rPr>
                <w:sz w:val="24"/>
                <w:szCs w:val="24"/>
                <w:lang w:val="en-US"/>
              </w:rPr>
              <w:t>Sistem Operasi :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 w:val="24"/>
                <w:szCs w:val="24"/>
                <w:lang w:val="en-US"/>
              </w:rPr>
            </w:pPr>
            <w:r w:rsidRPr="0024537B">
              <w:rPr>
                <w:rFonts w:cs="Times New Roman"/>
                <w:i/>
                <w:iCs/>
                <w:sz w:val="24"/>
                <w:szCs w:val="24"/>
                <w:lang w:val="es-MX"/>
              </w:rPr>
              <w:t xml:space="preserve">ESP-32 CAM </w:t>
            </w:r>
          </w:p>
        </w:tc>
        <w:tc>
          <w:tcPr>
            <w:tcW w:w="5351" w:type="dxa"/>
          </w:tcPr>
          <w:p w14:paraId="0AD4308A" w14:textId="77777777" w:rsidR="004019D0" w:rsidRPr="004019D0" w:rsidRDefault="004019D0" w:rsidP="004019D0">
            <w:pPr>
              <w:pStyle w:val="ListParagraph"/>
              <w:numPr>
                <w:ilvl w:val="0"/>
                <w:numId w:val="49"/>
              </w:numPr>
              <w:spacing w:line="360" w:lineRule="auto"/>
              <w:rPr>
                <w:szCs w:val="24"/>
                <w:lang w:val="en-US"/>
              </w:rPr>
            </w:pPr>
            <w:r w:rsidRPr="004019D0">
              <w:rPr>
                <w:szCs w:val="24"/>
                <w:lang w:val="en-US"/>
              </w:rPr>
              <w:t xml:space="preserve">CPU: </w:t>
            </w:r>
            <w:r w:rsidRPr="00103E3D">
              <w:rPr>
                <w:i/>
                <w:iCs/>
                <w:szCs w:val="24"/>
                <w:lang w:val="en-US"/>
              </w:rPr>
              <w:t>Dual-core Xtensa 32-bit LX6</w:t>
            </w:r>
            <w:r w:rsidRPr="004019D0">
              <w:rPr>
                <w:szCs w:val="24"/>
                <w:lang w:val="en-US"/>
              </w:rPr>
              <w:t xml:space="preserve"> dengan clock hingga </w:t>
            </w:r>
            <w:r w:rsidRPr="00103E3D">
              <w:rPr>
                <w:i/>
                <w:iCs/>
                <w:szCs w:val="24"/>
                <w:lang w:val="en-US"/>
              </w:rPr>
              <w:t>240 MHz</w:t>
            </w:r>
          </w:p>
          <w:p w14:paraId="0956C27A" w14:textId="77777777" w:rsidR="004019D0" w:rsidRPr="004019D0" w:rsidRDefault="004019D0" w:rsidP="004019D0">
            <w:pPr>
              <w:pStyle w:val="ListParagraph"/>
              <w:numPr>
                <w:ilvl w:val="0"/>
                <w:numId w:val="49"/>
              </w:numPr>
              <w:spacing w:line="360" w:lineRule="auto"/>
              <w:rPr>
                <w:szCs w:val="24"/>
                <w:lang w:val="en-US"/>
              </w:rPr>
            </w:pPr>
            <w:r w:rsidRPr="004019D0">
              <w:rPr>
                <w:szCs w:val="24"/>
                <w:lang w:val="en-US"/>
              </w:rPr>
              <w:t xml:space="preserve">Memori: </w:t>
            </w:r>
            <w:r w:rsidRPr="00103E3D">
              <w:rPr>
                <w:i/>
                <w:iCs/>
                <w:szCs w:val="24"/>
                <w:lang w:val="en-US"/>
              </w:rPr>
              <w:t>520 KB SRAM, 4 MB Flash</w:t>
            </w:r>
          </w:p>
          <w:p w14:paraId="3B51B585" w14:textId="77777777" w:rsidR="004019D0" w:rsidRPr="004019D0" w:rsidRDefault="004019D0" w:rsidP="004019D0">
            <w:pPr>
              <w:pStyle w:val="ListParagraph"/>
              <w:numPr>
                <w:ilvl w:val="0"/>
                <w:numId w:val="49"/>
              </w:numPr>
              <w:spacing w:line="360" w:lineRule="auto"/>
              <w:rPr>
                <w:szCs w:val="24"/>
                <w:lang w:val="en-US"/>
              </w:rPr>
            </w:pPr>
            <w:r w:rsidRPr="004019D0">
              <w:rPr>
                <w:szCs w:val="24"/>
                <w:lang w:val="en-US"/>
              </w:rPr>
              <w:t xml:space="preserve">Sensor: </w:t>
            </w:r>
            <w:r w:rsidRPr="00103E3D">
              <w:rPr>
                <w:i/>
                <w:iCs/>
                <w:szCs w:val="24"/>
                <w:lang w:val="en-US"/>
              </w:rPr>
              <w:t>OV2640</w:t>
            </w:r>
          </w:p>
          <w:p w14:paraId="1F2129EB" w14:textId="4033C85F"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Resolusi: </w:t>
            </w:r>
            <w:r w:rsidRPr="00103E3D">
              <w:rPr>
                <w:i/>
                <w:iCs/>
                <w:szCs w:val="24"/>
                <w:lang w:val="en-US"/>
              </w:rPr>
              <w:t>2 Megapixel</w:t>
            </w:r>
            <w:r w:rsidRPr="004019D0">
              <w:rPr>
                <w:szCs w:val="24"/>
                <w:lang w:val="en-US"/>
              </w:rPr>
              <w:t xml:space="preserve"> (1600x1200 piksel)</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DC</w:t>
            </w:r>
          </w:p>
        </w:tc>
        <w:tc>
          <w:tcPr>
            <w:tcW w:w="5351" w:type="dxa"/>
          </w:tcPr>
          <w:p w14:paraId="7A83FB76" w14:textId="77777777" w:rsidR="0024537B" w:rsidRPr="00B65510" w:rsidRDefault="00B65510" w:rsidP="00B65510">
            <w:pPr>
              <w:pStyle w:val="ListParagraph"/>
              <w:numPr>
                <w:ilvl w:val="0"/>
                <w:numId w:val="49"/>
              </w:numPr>
              <w:spacing w:line="360" w:lineRule="auto"/>
              <w:rPr>
                <w:b/>
                <w:bCs/>
                <w:szCs w:val="24"/>
                <w:lang w:val="en-US"/>
              </w:rPr>
            </w:pPr>
            <w:r>
              <w:rPr>
                <w:szCs w:val="24"/>
                <w:lang w:val="en-US"/>
              </w:rPr>
              <w:t xml:space="preserve">Kecepatan Putar : </w:t>
            </w:r>
            <w:r w:rsidRPr="00103E3D">
              <w:rPr>
                <w:i/>
                <w:iCs/>
                <w:szCs w:val="24"/>
                <w:lang w:val="en-US"/>
              </w:rPr>
              <w:t>1000 RPM</w:t>
            </w:r>
          </w:p>
          <w:p w14:paraId="4D8ECF91" w14:textId="77777777" w:rsidR="00B65510" w:rsidRPr="00B65510" w:rsidRDefault="00B65510" w:rsidP="00B65510">
            <w:pPr>
              <w:pStyle w:val="ListParagraph"/>
              <w:numPr>
                <w:ilvl w:val="0"/>
                <w:numId w:val="49"/>
              </w:numPr>
              <w:spacing w:line="360" w:lineRule="auto"/>
              <w:rPr>
                <w:b/>
                <w:bCs/>
                <w:szCs w:val="24"/>
                <w:lang w:val="en-US"/>
              </w:rPr>
            </w:pPr>
            <w:r>
              <w:rPr>
                <w:szCs w:val="24"/>
                <w:lang w:val="en-US"/>
              </w:rPr>
              <w:t xml:space="preserve">Berat : </w:t>
            </w:r>
            <w:r w:rsidRPr="00103E3D">
              <w:rPr>
                <w:i/>
                <w:iCs/>
                <w:szCs w:val="24"/>
                <w:lang w:val="en-US"/>
              </w:rPr>
              <w:t>200 gram</w:t>
            </w:r>
          </w:p>
          <w:p w14:paraId="2B80B4CC" w14:textId="0AACC70A" w:rsidR="00B65510" w:rsidRPr="00B65510" w:rsidRDefault="00B65510" w:rsidP="00B65510">
            <w:pPr>
              <w:pStyle w:val="ListParagraph"/>
              <w:numPr>
                <w:ilvl w:val="0"/>
                <w:numId w:val="49"/>
              </w:numPr>
              <w:spacing w:line="360" w:lineRule="auto"/>
              <w:rPr>
                <w:b/>
                <w:bCs/>
                <w:szCs w:val="24"/>
                <w:lang w:val="en-US"/>
              </w:rPr>
            </w:pPr>
            <w:r>
              <w:rPr>
                <w:szCs w:val="24"/>
                <w:lang w:val="en-US"/>
              </w:rPr>
              <w:t xml:space="preserve">Tegangan : </w:t>
            </w:r>
            <w:r w:rsidRPr="00103E3D">
              <w:rPr>
                <w:i/>
                <w:iCs/>
                <w:szCs w:val="24"/>
                <w:lang w:val="en-US"/>
              </w:rPr>
              <w:t>12 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Driver Motor</w:t>
            </w:r>
          </w:p>
        </w:tc>
        <w:tc>
          <w:tcPr>
            <w:tcW w:w="5351" w:type="dxa"/>
          </w:tcPr>
          <w:p w14:paraId="034CC493" w14:textId="4E02C651" w:rsidR="00B65510" w:rsidRPr="00B65510" w:rsidRDefault="00B65510" w:rsidP="00B65510">
            <w:pPr>
              <w:pStyle w:val="ListParagraph"/>
              <w:numPr>
                <w:ilvl w:val="0"/>
                <w:numId w:val="49"/>
              </w:numPr>
              <w:spacing w:line="360" w:lineRule="auto"/>
              <w:rPr>
                <w:szCs w:val="24"/>
                <w:lang w:val="en-US"/>
              </w:rPr>
            </w:pPr>
            <w:r w:rsidRPr="00B65510">
              <w:rPr>
                <w:szCs w:val="24"/>
                <w:lang w:val="en-US"/>
              </w:rPr>
              <w:t>Tegangan masukan</w:t>
            </w:r>
            <w:r>
              <w:rPr>
                <w:szCs w:val="24"/>
                <w:lang w:val="en-US"/>
              </w:rPr>
              <w:t xml:space="preserve">: </w:t>
            </w:r>
            <w:r w:rsidRPr="00103E3D">
              <w:rPr>
                <w:i/>
                <w:iCs/>
                <w:szCs w:val="24"/>
                <w:lang w:val="en-US"/>
              </w:rPr>
              <w:t>4.5 V - 40 V</w:t>
            </w:r>
          </w:p>
          <w:p w14:paraId="6BEE327B" w14:textId="25E4A69A" w:rsidR="0024537B" w:rsidRPr="00B65510" w:rsidRDefault="00B65510" w:rsidP="00B65510">
            <w:pPr>
              <w:pStyle w:val="ListParagraph"/>
              <w:numPr>
                <w:ilvl w:val="0"/>
                <w:numId w:val="49"/>
              </w:numPr>
              <w:spacing w:line="360" w:lineRule="auto"/>
              <w:rPr>
                <w:b/>
                <w:bCs/>
                <w:szCs w:val="24"/>
                <w:lang w:val="en-US"/>
              </w:rPr>
            </w:pPr>
            <w:r w:rsidRPr="00B65510">
              <w:rPr>
                <w:szCs w:val="24"/>
                <w:lang w:val="en-US"/>
              </w:rPr>
              <w:t>Tegangan keluaran</w:t>
            </w:r>
            <w:r>
              <w:rPr>
                <w:szCs w:val="24"/>
                <w:lang w:val="en-US"/>
              </w:rPr>
              <w:t xml:space="preserve">: </w:t>
            </w:r>
            <w:r w:rsidRPr="00103E3D">
              <w:rPr>
                <w:i/>
                <w:iCs/>
                <w:szCs w:val="24"/>
                <w:lang w:val="en-US"/>
              </w:rPr>
              <w:t>1.25 V - 37 V</w:t>
            </w:r>
          </w:p>
          <w:p w14:paraId="23CD43C8" w14:textId="64599DF3" w:rsidR="00B65510" w:rsidRPr="00B65510" w:rsidRDefault="00B65510" w:rsidP="00B65510">
            <w:pPr>
              <w:pStyle w:val="ListParagraph"/>
              <w:numPr>
                <w:ilvl w:val="0"/>
                <w:numId w:val="49"/>
              </w:numPr>
              <w:spacing w:line="360" w:lineRule="auto"/>
              <w:rPr>
                <w:szCs w:val="24"/>
                <w:lang w:val="es-MX"/>
              </w:rPr>
            </w:pPr>
            <w:r w:rsidRPr="00B65510">
              <w:rPr>
                <w:szCs w:val="24"/>
                <w:lang w:val="es-MX"/>
              </w:rPr>
              <w:t>Dimensi:</w:t>
            </w:r>
            <w:r>
              <w:rPr>
                <w:szCs w:val="24"/>
                <w:lang w:val="es-MX"/>
              </w:rPr>
              <w:t xml:space="preserve"> </w:t>
            </w:r>
            <w:r w:rsidRPr="00B65510">
              <w:rPr>
                <w:szCs w:val="24"/>
                <w:lang w:val="es-MX"/>
              </w:rPr>
              <w:t xml:space="preserve">Sekitar </w:t>
            </w:r>
            <w:r w:rsidRPr="00103E3D">
              <w:rPr>
                <w:i/>
                <w:iCs/>
                <w:szCs w:val="24"/>
                <w:lang w:val="es-MX"/>
              </w:rPr>
              <w:t xml:space="preserve">43 mm </w:t>
            </w:r>
            <w:r w:rsidRPr="00B65510">
              <w:rPr>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Servo</w:t>
            </w:r>
            <w:r w:rsidR="00B65510" w:rsidRPr="00103E3D">
              <w:rPr>
                <w:rFonts w:cs="Times New Roman"/>
                <w:i/>
                <w:iCs/>
                <w:sz w:val="24"/>
                <w:szCs w:val="24"/>
                <w:lang w:val="es-MX"/>
              </w:rPr>
              <w:t xml:space="preserve"> SG-90</w:t>
            </w:r>
          </w:p>
        </w:tc>
        <w:tc>
          <w:tcPr>
            <w:tcW w:w="5351" w:type="dxa"/>
          </w:tcPr>
          <w:p w14:paraId="74576BFD" w14:textId="6A439663" w:rsidR="0024537B" w:rsidRPr="00B65510" w:rsidRDefault="00B65510" w:rsidP="00B65510">
            <w:pPr>
              <w:pStyle w:val="ListParagraph"/>
              <w:numPr>
                <w:ilvl w:val="0"/>
                <w:numId w:val="49"/>
              </w:numPr>
              <w:spacing w:line="360" w:lineRule="auto"/>
              <w:rPr>
                <w:szCs w:val="24"/>
                <w:lang w:val="en-US"/>
              </w:rPr>
            </w:pPr>
            <w:r w:rsidRPr="00B65510">
              <w:rPr>
                <w:szCs w:val="24"/>
                <w:lang w:val="en-US"/>
              </w:rPr>
              <w:t>Tegangan operasi</w:t>
            </w:r>
            <w:r>
              <w:rPr>
                <w:szCs w:val="24"/>
                <w:lang w:val="en-US"/>
              </w:rPr>
              <w:t xml:space="preserve">: </w:t>
            </w:r>
            <w:r w:rsidRPr="00103E3D">
              <w:rPr>
                <w:i/>
                <w:iCs/>
                <w:szCs w:val="24"/>
                <w:lang w:val="en-US"/>
              </w:rPr>
              <w:t>4.8 V - 6 V</w:t>
            </w:r>
          </w:p>
          <w:p w14:paraId="77F14EEB" w14:textId="5B4A2E72" w:rsidR="00B65510" w:rsidRPr="00B65510" w:rsidRDefault="00B65510" w:rsidP="00B65510">
            <w:pPr>
              <w:pStyle w:val="ListParagraph"/>
              <w:numPr>
                <w:ilvl w:val="0"/>
                <w:numId w:val="49"/>
              </w:numPr>
              <w:spacing w:line="360" w:lineRule="auto"/>
              <w:rPr>
                <w:szCs w:val="24"/>
                <w:lang w:val="en-US"/>
              </w:rPr>
            </w:pPr>
            <w:r w:rsidRPr="00B65510">
              <w:rPr>
                <w:szCs w:val="24"/>
                <w:lang w:val="en-US"/>
              </w:rPr>
              <w:t>Kecepatan tanpa beban</w:t>
            </w:r>
            <w:r>
              <w:rPr>
                <w:szCs w:val="24"/>
                <w:lang w:val="en-US"/>
              </w:rPr>
              <w:t xml:space="preserve">: </w:t>
            </w:r>
            <w:r w:rsidRPr="00B65510">
              <w:rPr>
                <w:szCs w:val="24"/>
                <w:lang w:val="en-US"/>
              </w:rPr>
              <w:t>0.12 s/60°</w:t>
            </w:r>
          </w:p>
          <w:p w14:paraId="275623BD" w14:textId="03945535" w:rsidR="00B65510" w:rsidRPr="00B65510" w:rsidRDefault="00B65510" w:rsidP="00B65510">
            <w:pPr>
              <w:pStyle w:val="ListParagraph"/>
              <w:numPr>
                <w:ilvl w:val="0"/>
                <w:numId w:val="49"/>
              </w:numPr>
              <w:spacing w:line="360" w:lineRule="auto"/>
              <w:rPr>
                <w:szCs w:val="24"/>
                <w:lang w:val="en-US"/>
              </w:rPr>
            </w:pPr>
            <w:r w:rsidRPr="00B65510">
              <w:rPr>
                <w:szCs w:val="24"/>
                <w:lang w:val="en-US"/>
              </w:rPr>
              <w:t>Sudut rotasi</w:t>
            </w:r>
            <w:r>
              <w:rPr>
                <w:szCs w:val="24"/>
                <w:lang w:val="en-US"/>
              </w:rPr>
              <w:t xml:space="preserve">: </w:t>
            </w:r>
            <w:r w:rsidRPr="00B65510">
              <w:rPr>
                <w:szCs w:val="24"/>
                <w:lang w:val="en-US"/>
              </w:rPr>
              <w:t>180°</w:t>
            </w:r>
          </w:p>
          <w:p w14:paraId="2F0824A2" w14:textId="14878D6B"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Tegangan sinyal kontrol</w:t>
            </w:r>
            <w:r w:rsidRPr="00B65510">
              <w:rPr>
                <w:szCs w:val="24"/>
                <w:lang w:val="en-US"/>
              </w:rPr>
              <w:tab/>
            </w:r>
            <w:r>
              <w:rPr>
                <w:szCs w:val="24"/>
                <w:lang w:val="en-US"/>
              </w:rPr>
              <w:t xml:space="preserve">: </w:t>
            </w:r>
            <w:r w:rsidRPr="00103E3D">
              <w:rPr>
                <w:i/>
                <w:iCs/>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Regulator Converter</w:t>
            </w:r>
          </w:p>
        </w:tc>
        <w:tc>
          <w:tcPr>
            <w:tcW w:w="5351" w:type="dxa"/>
          </w:tcPr>
          <w:p w14:paraId="284422A5" w14:textId="5ECA95E6" w:rsidR="00B65510" w:rsidRPr="00B65510" w:rsidRDefault="00B65510" w:rsidP="00B65510">
            <w:pPr>
              <w:pStyle w:val="ListParagraph"/>
              <w:numPr>
                <w:ilvl w:val="0"/>
                <w:numId w:val="49"/>
              </w:numPr>
              <w:spacing w:line="360" w:lineRule="auto"/>
              <w:rPr>
                <w:szCs w:val="24"/>
                <w:lang w:val="en-US"/>
              </w:rPr>
            </w:pPr>
            <w:r w:rsidRPr="00B65510">
              <w:rPr>
                <w:szCs w:val="24"/>
                <w:lang w:val="en-US"/>
              </w:rPr>
              <w:t xml:space="preserve">Tegangan Input: </w:t>
            </w:r>
            <w:r w:rsidRPr="00103E3D">
              <w:rPr>
                <w:i/>
                <w:iCs/>
                <w:szCs w:val="24"/>
                <w:lang w:val="en-US"/>
              </w:rPr>
              <w:t xml:space="preserve">4.5 - 40V </w:t>
            </w:r>
            <w:r w:rsidRPr="00B65510">
              <w:rPr>
                <w:szCs w:val="24"/>
                <w:lang w:val="en-US"/>
              </w:rPr>
              <w:t xml:space="preserve">Arus Input: Max </w:t>
            </w:r>
            <w:r w:rsidRPr="00103E3D">
              <w:rPr>
                <w:i/>
                <w:iCs/>
                <w:szCs w:val="24"/>
                <w:lang w:val="en-US"/>
              </w:rPr>
              <w:t>4A</w:t>
            </w:r>
          </w:p>
          <w:p w14:paraId="04565670" w14:textId="75B99E77" w:rsidR="00B65510" w:rsidRPr="00B65510" w:rsidRDefault="00B65510" w:rsidP="00B65510">
            <w:pPr>
              <w:pStyle w:val="ListParagraph"/>
              <w:numPr>
                <w:ilvl w:val="0"/>
                <w:numId w:val="49"/>
              </w:numPr>
              <w:spacing w:line="360" w:lineRule="auto"/>
              <w:rPr>
                <w:b/>
                <w:bCs/>
                <w:szCs w:val="24"/>
                <w:lang w:val="en-US"/>
              </w:rPr>
            </w:pPr>
            <w:r w:rsidRPr="00B65510">
              <w:rPr>
                <w:szCs w:val="24"/>
                <w:lang w:val="en-US"/>
              </w:rPr>
              <w:t xml:space="preserve">Tegangan Output: </w:t>
            </w:r>
            <w:r w:rsidRPr="00103E3D">
              <w:rPr>
                <w:i/>
                <w:iCs/>
                <w:szCs w:val="24"/>
                <w:lang w:val="en-US"/>
              </w:rPr>
              <w:t xml:space="preserve">1.25 - 37V </w:t>
            </w:r>
            <w:r w:rsidRPr="00B65510">
              <w:rPr>
                <w:szCs w:val="24"/>
                <w:lang w:val="en-US"/>
              </w:rPr>
              <w:t xml:space="preserve">Arus Output: Max </w:t>
            </w:r>
            <w:r w:rsidRPr="00103E3D">
              <w:rPr>
                <w:i/>
                <w:iCs/>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 xml:space="preserve">Baterai </w:t>
            </w:r>
            <w:r w:rsidRPr="00103E3D">
              <w:rPr>
                <w:rFonts w:cs="Times New Roman"/>
                <w:i/>
                <w:iCs/>
                <w:sz w:val="24"/>
                <w:szCs w:val="24"/>
                <w:lang w:val="es-MX"/>
              </w:rPr>
              <w:t>Lithium Ion 18650</w:t>
            </w:r>
          </w:p>
        </w:tc>
        <w:tc>
          <w:tcPr>
            <w:tcW w:w="5351" w:type="dxa"/>
          </w:tcPr>
          <w:p w14:paraId="02209752" w14:textId="77777777" w:rsidR="00B65510" w:rsidRPr="00B65510" w:rsidRDefault="00B65510" w:rsidP="00B65510">
            <w:pPr>
              <w:pStyle w:val="ListParagraph"/>
              <w:numPr>
                <w:ilvl w:val="0"/>
                <w:numId w:val="49"/>
              </w:numPr>
              <w:spacing w:line="360" w:lineRule="auto"/>
              <w:rPr>
                <w:szCs w:val="24"/>
                <w:lang w:val="en-US"/>
              </w:rPr>
            </w:pPr>
            <w:r w:rsidRPr="00B65510">
              <w:rPr>
                <w:szCs w:val="24"/>
                <w:lang w:val="en-US"/>
              </w:rPr>
              <w:t xml:space="preserve">Tegangan : </w:t>
            </w:r>
            <w:r w:rsidRPr="00103E3D">
              <w:rPr>
                <w:i/>
                <w:iCs/>
                <w:szCs w:val="24"/>
                <w:lang w:val="en-US"/>
              </w:rPr>
              <w:t>3.7V</w:t>
            </w:r>
            <w:r w:rsidRPr="00B65510">
              <w:rPr>
                <w:szCs w:val="24"/>
                <w:lang w:val="en-US"/>
              </w:rPr>
              <w:t xml:space="preserve"> </w:t>
            </w:r>
          </w:p>
          <w:p w14:paraId="3759E8FA" w14:textId="77777777" w:rsidR="00B65510" w:rsidRPr="00B65510" w:rsidRDefault="00B65510" w:rsidP="00B65510">
            <w:pPr>
              <w:pStyle w:val="ListParagraph"/>
              <w:numPr>
                <w:ilvl w:val="0"/>
                <w:numId w:val="49"/>
              </w:numPr>
              <w:spacing w:line="360" w:lineRule="auto"/>
              <w:rPr>
                <w:szCs w:val="24"/>
                <w:lang w:val="en-US"/>
              </w:rPr>
            </w:pPr>
            <w:r w:rsidRPr="00B65510">
              <w:rPr>
                <w:szCs w:val="24"/>
                <w:lang w:val="en-US"/>
              </w:rPr>
              <w:t xml:space="preserve">Kapasitas : </w:t>
            </w:r>
            <w:r w:rsidRPr="00103E3D">
              <w:rPr>
                <w:i/>
                <w:iCs/>
                <w:szCs w:val="24"/>
                <w:lang w:val="en-US"/>
              </w:rPr>
              <w:t>3000mAh / 3Ah</w:t>
            </w:r>
          </w:p>
          <w:p w14:paraId="055A0474" w14:textId="0F4B7D8A" w:rsidR="0024537B" w:rsidRPr="00B65510" w:rsidRDefault="00B65510" w:rsidP="00B65510">
            <w:pPr>
              <w:pStyle w:val="ListParagraph"/>
              <w:numPr>
                <w:ilvl w:val="0"/>
                <w:numId w:val="49"/>
              </w:numPr>
              <w:spacing w:line="360" w:lineRule="auto"/>
              <w:rPr>
                <w:b/>
                <w:bCs/>
                <w:szCs w:val="24"/>
                <w:lang w:val="en-US"/>
              </w:rPr>
            </w:pPr>
            <w:r w:rsidRPr="00B65510">
              <w:rPr>
                <w:szCs w:val="24"/>
                <w:lang w:val="en-US"/>
              </w:rPr>
              <w:t xml:space="preserve">Resistansi : </w:t>
            </w:r>
            <w:r w:rsidRPr="00103E3D">
              <w:rPr>
                <w:i/>
                <w:iCs/>
                <w:szCs w:val="24"/>
                <w:lang w:val="en-US"/>
              </w:rPr>
              <w:t>&lt;40Mω</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 w:val="24"/>
                <w:szCs w:val="24"/>
                <w:lang w:val="es-MX"/>
              </w:rPr>
            </w:pPr>
            <w:r w:rsidRPr="0024537B">
              <w:rPr>
                <w:rFonts w:cs="Times New Roman"/>
                <w:sz w:val="24"/>
                <w:szCs w:val="24"/>
                <w:lang w:val="es-MX"/>
              </w:rPr>
              <w:t>Kabel Jumper</w:t>
            </w:r>
          </w:p>
        </w:tc>
        <w:tc>
          <w:tcPr>
            <w:tcW w:w="5351" w:type="dxa"/>
          </w:tcPr>
          <w:p w14:paraId="3AE0C97F" w14:textId="77777777" w:rsidR="004019D0" w:rsidRDefault="004019D0" w:rsidP="004019D0">
            <w:pPr>
              <w:pStyle w:val="ListParagraph"/>
              <w:numPr>
                <w:ilvl w:val="0"/>
                <w:numId w:val="49"/>
              </w:numPr>
              <w:spacing w:line="360" w:lineRule="auto"/>
              <w:rPr>
                <w:szCs w:val="24"/>
                <w:lang w:val="en-US"/>
              </w:rPr>
            </w:pPr>
            <w:r w:rsidRPr="004019D0">
              <w:rPr>
                <w:szCs w:val="24"/>
                <w:lang w:val="en-US"/>
              </w:rPr>
              <w:t xml:space="preserve">Tegangan Input: </w:t>
            </w:r>
            <w:r w:rsidRPr="00103E3D">
              <w:rPr>
                <w:i/>
                <w:iCs/>
                <w:szCs w:val="24"/>
                <w:lang w:val="en-US"/>
              </w:rPr>
              <w:t>3 - 32V</w:t>
            </w:r>
            <w:r w:rsidRPr="004019D0">
              <w:rPr>
                <w:szCs w:val="24"/>
                <w:lang w:val="en-US"/>
              </w:rPr>
              <w:t xml:space="preserve"> Arus Input: </w:t>
            </w:r>
            <w:r w:rsidRPr="00103E3D">
              <w:rPr>
                <w:i/>
                <w:iCs/>
                <w:szCs w:val="24"/>
                <w:lang w:val="en-US"/>
              </w:rPr>
              <w:t>Max 4A</w:t>
            </w:r>
          </w:p>
          <w:p w14:paraId="5243098C" w14:textId="078CAD4B" w:rsidR="0024537B" w:rsidRPr="004019D0" w:rsidRDefault="004019D0" w:rsidP="004019D0">
            <w:pPr>
              <w:pStyle w:val="ListParagraph"/>
              <w:numPr>
                <w:ilvl w:val="0"/>
                <w:numId w:val="49"/>
              </w:numPr>
              <w:spacing w:line="360" w:lineRule="auto"/>
              <w:rPr>
                <w:szCs w:val="24"/>
                <w:lang w:val="en-US"/>
              </w:rPr>
            </w:pPr>
            <w:r w:rsidRPr="004019D0">
              <w:rPr>
                <w:szCs w:val="24"/>
                <w:lang w:val="en-US"/>
              </w:rPr>
              <w:t xml:space="preserve">Tegangan Output: </w:t>
            </w:r>
            <w:r w:rsidRPr="00103E3D">
              <w:rPr>
                <w:i/>
                <w:iCs/>
                <w:szCs w:val="24"/>
                <w:lang w:val="en-US"/>
              </w:rPr>
              <w:t>5 - 35V</w:t>
            </w:r>
            <w:r w:rsidRPr="004019D0">
              <w:rPr>
                <w:szCs w:val="24"/>
                <w:lang w:val="en-US"/>
              </w:rPr>
              <w:t xml:space="preserve"> Arus Output: </w:t>
            </w:r>
            <w:r w:rsidRPr="00103E3D">
              <w:rPr>
                <w:i/>
                <w:iCs/>
                <w:szCs w:val="24"/>
                <w:lang w:val="en-US"/>
              </w:rPr>
              <w:t>Max 4A</w:t>
            </w:r>
          </w:p>
        </w:tc>
      </w:tr>
    </w:tbl>
    <w:p w14:paraId="507DAEFE" w14:textId="458297E1" w:rsidR="00342BE8" w:rsidRDefault="00342BE8" w:rsidP="00103E3D">
      <w:pPr>
        <w:spacing w:line="360" w:lineRule="auto"/>
        <w:jc w:val="both"/>
        <w:rPr>
          <w:lang w:val="en-US"/>
        </w:rPr>
      </w:pPr>
    </w:p>
    <w:p w14:paraId="3E095CFE" w14:textId="77777777" w:rsidR="00342BE8" w:rsidRDefault="00342BE8">
      <w:pPr>
        <w:rPr>
          <w:lang w:val="en-US"/>
        </w:rPr>
      </w:pPr>
      <w:r>
        <w:rPr>
          <w:lang w:val="en-US"/>
        </w:rPr>
        <w:br w:type="page"/>
      </w:r>
    </w:p>
    <w:p w14:paraId="321CC857" w14:textId="1049134E" w:rsidR="00103E3D" w:rsidRDefault="00103E3D" w:rsidP="00103E3D">
      <w:pPr>
        <w:pStyle w:val="Caption"/>
        <w:jc w:val="center"/>
        <w:rPr>
          <w:b/>
          <w:bCs/>
          <w:i w:val="0"/>
          <w:iCs w:val="0"/>
          <w:color w:val="auto"/>
          <w:sz w:val="24"/>
          <w:szCs w:val="24"/>
        </w:rPr>
      </w:pPr>
      <w:r w:rsidRPr="00103E3D">
        <w:rPr>
          <w:b/>
          <w:bCs/>
          <w:i w:val="0"/>
          <w:iCs w:val="0"/>
          <w:color w:val="auto"/>
          <w:sz w:val="24"/>
          <w:szCs w:val="24"/>
        </w:rPr>
        <w:lastRenderedPageBreak/>
        <w:t xml:space="preserve">Table </w:t>
      </w:r>
      <w:r w:rsidRPr="00103E3D">
        <w:rPr>
          <w:b/>
          <w:bCs/>
          <w:i w:val="0"/>
          <w:iCs w:val="0"/>
          <w:color w:val="auto"/>
          <w:sz w:val="24"/>
          <w:szCs w:val="24"/>
        </w:rPr>
        <w:fldChar w:fldCharType="begin"/>
      </w:r>
      <w:r w:rsidRPr="00103E3D">
        <w:rPr>
          <w:b/>
          <w:bCs/>
          <w:i w:val="0"/>
          <w:iCs w:val="0"/>
          <w:color w:val="auto"/>
          <w:sz w:val="24"/>
          <w:szCs w:val="24"/>
        </w:rPr>
        <w:instrText xml:space="preserve"> STYLEREF 1 \s </w:instrText>
      </w:r>
      <w:r w:rsidRPr="00103E3D">
        <w:rPr>
          <w:b/>
          <w:bCs/>
          <w:i w:val="0"/>
          <w:iCs w:val="0"/>
          <w:color w:val="auto"/>
          <w:sz w:val="24"/>
          <w:szCs w:val="24"/>
        </w:rPr>
        <w:fldChar w:fldCharType="separate"/>
      </w:r>
      <w:r w:rsidR="004C3FD4">
        <w:rPr>
          <w:b/>
          <w:bCs/>
          <w:i w:val="0"/>
          <w:iCs w:val="0"/>
          <w:noProof/>
          <w:color w:val="auto"/>
          <w:sz w:val="24"/>
          <w:szCs w:val="24"/>
        </w:rPr>
        <w:t>3</w:t>
      </w:r>
      <w:r w:rsidRPr="00103E3D">
        <w:rPr>
          <w:b/>
          <w:bCs/>
          <w:i w:val="0"/>
          <w:iCs w:val="0"/>
          <w:color w:val="auto"/>
          <w:sz w:val="24"/>
          <w:szCs w:val="24"/>
        </w:rPr>
        <w:fldChar w:fldCharType="end"/>
      </w:r>
      <w:r w:rsidRPr="00103E3D">
        <w:rPr>
          <w:b/>
          <w:bCs/>
          <w:i w:val="0"/>
          <w:iCs w:val="0"/>
          <w:color w:val="auto"/>
          <w:sz w:val="24"/>
          <w:szCs w:val="24"/>
        </w:rPr>
        <w:t>.</w:t>
      </w:r>
      <w:r w:rsidRPr="00103E3D">
        <w:rPr>
          <w:b/>
          <w:bCs/>
          <w:i w:val="0"/>
          <w:iCs w:val="0"/>
          <w:color w:val="auto"/>
          <w:sz w:val="24"/>
          <w:szCs w:val="24"/>
        </w:rPr>
        <w:fldChar w:fldCharType="begin"/>
      </w:r>
      <w:r w:rsidRPr="00103E3D">
        <w:rPr>
          <w:b/>
          <w:bCs/>
          <w:i w:val="0"/>
          <w:iCs w:val="0"/>
          <w:color w:val="auto"/>
          <w:sz w:val="24"/>
          <w:szCs w:val="24"/>
        </w:rPr>
        <w:instrText xml:space="preserve"> SEQ Table \* ARABIC \s 1 </w:instrText>
      </w:r>
      <w:r w:rsidRPr="00103E3D">
        <w:rPr>
          <w:b/>
          <w:bCs/>
          <w:i w:val="0"/>
          <w:iCs w:val="0"/>
          <w:color w:val="auto"/>
          <w:sz w:val="24"/>
          <w:szCs w:val="24"/>
        </w:rPr>
        <w:fldChar w:fldCharType="separate"/>
      </w:r>
      <w:r w:rsidR="004C3FD4">
        <w:rPr>
          <w:b/>
          <w:bCs/>
          <w:i w:val="0"/>
          <w:iCs w:val="0"/>
          <w:noProof/>
          <w:color w:val="auto"/>
          <w:sz w:val="24"/>
          <w:szCs w:val="24"/>
        </w:rPr>
        <w:t>4</w:t>
      </w:r>
      <w:r w:rsidRPr="00103E3D">
        <w:rPr>
          <w:b/>
          <w:bCs/>
          <w:i w:val="0"/>
          <w:iCs w:val="0"/>
          <w:color w:val="auto"/>
          <w:sz w:val="24"/>
          <w:szCs w:val="24"/>
        </w:rPr>
        <w:fldChar w:fldCharType="end"/>
      </w:r>
      <w:r>
        <w:rPr>
          <w:b/>
          <w:bCs/>
          <w:i w:val="0"/>
          <w:iCs w:val="0"/>
          <w:color w:val="auto"/>
          <w:sz w:val="24"/>
          <w:szCs w:val="24"/>
        </w:rPr>
        <w:t xml:space="preserve"> Perangka</w:t>
      </w:r>
      <w:r w:rsidR="00342BE8">
        <w:rPr>
          <w:b/>
          <w:bCs/>
          <w:i w:val="0"/>
          <w:iCs w:val="0"/>
          <w:color w:val="auto"/>
          <w:sz w:val="24"/>
          <w:szCs w:val="24"/>
        </w:rPr>
        <w:t>t Lunak</w:t>
      </w:r>
    </w:p>
    <w:tbl>
      <w:tblPr>
        <w:tblStyle w:val="TableGrid"/>
        <w:tblW w:w="0" w:type="auto"/>
        <w:jc w:val="center"/>
        <w:tblLook w:val="04A0" w:firstRow="1" w:lastRow="0" w:firstColumn="1" w:lastColumn="0" w:noHBand="0" w:noVBand="1"/>
      </w:tblPr>
      <w:tblGrid>
        <w:gridCol w:w="2802"/>
        <w:gridCol w:w="5351"/>
      </w:tblGrid>
      <w:tr w:rsidR="00342BE8" w14:paraId="713AB4CC" w14:textId="77777777" w:rsidTr="004C3FD4">
        <w:trPr>
          <w:jc w:val="center"/>
        </w:trPr>
        <w:tc>
          <w:tcPr>
            <w:tcW w:w="2802" w:type="dxa"/>
          </w:tcPr>
          <w:p w14:paraId="2C45C6B7" w14:textId="51F6B110" w:rsidR="00342BE8" w:rsidRPr="00342BE8" w:rsidRDefault="00342BE8" w:rsidP="00342BE8">
            <w:pPr>
              <w:jc w:val="center"/>
              <w:rPr>
                <w:b/>
                <w:bCs/>
                <w:lang w:val="en-US"/>
              </w:rPr>
            </w:pPr>
            <w:r>
              <w:rPr>
                <w:b/>
                <w:bCs/>
                <w:lang w:val="en-US"/>
              </w:rPr>
              <w:t>Nama Perangkat Lunak</w:t>
            </w:r>
          </w:p>
        </w:tc>
        <w:tc>
          <w:tcPr>
            <w:tcW w:w="5351" w:type="dxa"/>
          </w:tcPr>
          <w:p w14:paraId="0BE527F6" w14:textId="7D4B671C" w:rsidR="00342BE8" w:rsidRPr="00342BE8" w:rsidRDefault="00342BE8" w:rsidP="00342BE8">
            <w:pPr>
              <w:jc w:val="center"/>
              <w:rPr>
                <w:b/>
                <w:bCs/>
                <w:lang w:val="en-US"/>
              </w:rPr>
            </w:pPr>
            <w:r>
              <w:rPr>
                <w:b/>
                <w:bCs/>
                <w:lang w:val="en-US"/>
              </w:rPr>
              <w:t>Spesifikasi</w:t>
            </w:r>
          </w:p>
        </w:tc>
      </w:tr>
      <w:tr w:rsidR="00342BE8" w14:paraId="2C1633D6" w14:textId="77777777" w:rsidTr="004C3FD4">
        <w:trPr>
          <w:trHeight w:val="516"/>
          <w:jc w:val="center"/>
        </w:trPr>
        <w:tc>
          <w:tcPr>
            <w:tcW w:w="2802" w:type="dxa"/>
            <w:vAlign w:val="center"/>
          </w:tcPr>
          <w:p w14:paraId="7436EB4B" w14:textId="12AAEE2B" w:rsidR="00342BE8" w:rsidRDefault="00342BE8" w:rsidP="00342BE8">
            <w:pPr>
              <w:rPr>
                <w:lang w:val="en-US"/>
              </w:rPr>
            </w:pPr>
            <w:r>
              <w:rPr>
                <w:lang w:val="en-US"/>
              </w:rPr>
              <w:t>Windows 10 Ultimate</w:t>
            </w:r>
          </w:p>
        </w:tc>
        <w:tc>
          <w:tcPr>
            <w:tcW w:w="5351" w:type="dxa"/>
            <w:vAlign w:val="center"/>
          </w:tcPr>
          <w:p w14:paraId="79ED9FBE" w14:textId="143148C4" w:rsidR="00342BE8" w:rsidRPr="00342BE8" w:rsidRDefault="00342BE8" w:rsidP="00342BE8">
            <w:pPr>
              <w:rPr>
                <w:i/>
                <w:iCs/>
                <w:lang w:val="en-US"/>
              </w:rPr>
            </w:pPr>
            <w:r>
              <w:rPr>
                <w:lang w:val="en-US"/>
              </w:rPr>
              <w:t xml:space="preserve">Sistem Operasi </w:t>
            </w:r>
            <w:r>
              <w:rPr>
                <w:i/>
                <w:iCs/>
                <w:lang w:val="en-US"/>
              </w:rPr>
              <w:t>Windows</w:t>
            </w:r>
          </w:p>
        </w:tc>
      </w:tr>
      <w:tr w:rsidR="00342BE8" w14:paraId="6A5B0C10" w14:textId="77777777" w:rsidTr="004C3FD4">
        <w:trPr>
          <w:trHeight w:val="831"/>
          <w:jc w:val="center"/>
        </w:trPr>
        <w:tc>
          <w:tcPr>
            <w:tcW w:w="2802" w:type="dxa"/>
            <w:vAlign w:val="center"/>
          </w:tcPr>
          <w:p w14:paraId="6ACF5D4D" w14:textId="76F37989" w:rsidR="00342BE8" w:rsidRDefault="00342BE8" w:rsidP="00342BE8">
            <w:pPr>
              <w:rPr>
                <w:lang w:val="en-US"/>
              </w:rPr>
            </w:pPr>
            <w:r>
              <w:rPr>
                <w:lang w:val="en-US"/>
              </w:rPr>
              <w:t>Arduino IDE Versi 1.8.0</w:t>
            </w:r>
          </w:p>
        </w:tc>
        <w:tc>
          <w:tcPr>
            <w:tcW w:w="5351" w:type="dxa"/>
            <w:vAlign w:val="center"/>
          </w:tcPr>
          <w:p w14:paraId="303B3488" w14:textId="322C1EE4" w:rsidR="00342BE8" w:rsidRPr="00342BE8" w:rsidRDefault="00342BE8" w:rsidP="00342BE8">
            <w:pPr>
              <w:rPr>
                <w:i/>
                <w:iCs/>
                <w:lang w:val="en-US"/>
              </w:rPr>
            </w:pPr>
            <w:r>
              <w:rPr>
                <w:lang w:val="en-US"/>
              </w:rPr>
              <w:t xml:space="preserve">Software Teks Editor yang digunakan untuk </w:t>
            </w:r>
            <w:r>
              <w:rPr>
                <w:i/>
                <w:iCs/>
                <w:lang w:val="en-US"/>
              </w:rPr>
              <w:t>Sketch Arduino</w:t>
            </w:r>
          </w:p>
        </w:tc>
      </w:tr>
      <w:tr w:rsidR="00342BE8" w14:paraId="02FADBED" w14:textId="77777777" w:rsidTr="004C3FD4">
        <w:trPr>
          <w:trHeight w:val="612"/>
          <w:jc w:val="center"/>
        </w:trPr>
        <w:tc>
          <w:tcPr>
            <w:tcW w:w="2802" w:type="dxa"/>
            <w:vAlign w:val="center"/>
          </w:tcPr>
          <w:p w14:paraId="41EAA6AB" w14:textId="46C756AD" w:rsidR="00342BE8" w:rsidRPr="00342BE8" w:rsidRDefault="00342BE8" w:rsidP="00342BE8">
            <w:pPr>
              <w:rPr>
                <w:i/>
                <w:iCs/>
                <w:lang w:val="en-US"/>
              </w:rPr>
            </w:pPr>
            <w:r>
              <w:rPr>
                <w:i/>
                <w:iCs/>
                <w:lang w:val="en-US"/>
              </w:rPr>
              <w:t>Google Chrome</w:t>
            </w:r>
          </w:p>
        </w:tc>
        <w:tc>
          <w:tcPr>
            <w:tcW w:w="5351" w:type="dxa"/>
            <w:vAlign w:val="center"/>
          </w:tcPr>
          <w:p w14:paraId="6208B454" w14:textId="67F50237" w:rsidR="00342BE8" w:rsidRPr="00342BE8" w:rsidRDefault="00342BE8" w:rsidP="00342BE8">
            <w:pPr>
              <w:rPr>
                <w:i/>
                <w:iCs/>
                <w:lang w:val="en-US"/>
              </w:rPr>
            </w:pPr>
            <w:r>
              <w:rPr>
                <w:i/>
                <w:iCs/>
                <w:lang w:val="en-US"/>
              </w:rPr>
              <w:t>Software Web Browser</w:t>
            </w:r>
          </w:p>
        </w:tc>
      </w:tr>
      <w:tr w:rsidR="00342BE8" w14:paraId="5ABEBBEA" w14:textId="77777777" w:rsidTr="004C3FD4">
        <w:trPr>
          <w:trHeight w:val="615"/>
          <w:jc w:val="center"/>
        </w:trPr>
        <w:tc>
          <w:tcPr>
            <w:tcW w:w="2802"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5351" w:type="dxa"/>
            <w:vAlign w:val="center"/>
          </w:tcPr>
          <w:p w14:paraId="47B3E0AA" w14:textId="7E869840" w:rsidR="00342BE8" w:rsidRDefault="00342BE8" w:rsidP="00342BE8">
            <w:pPr>
              <w:rPr>
                <w:i/>
                <w:iCs/>
                <w:lang w:val="en-US"/>
              </w:rPr>
            </w:pPr>
            <w:r>
              <w:rPr>
                <w:i/>
                <w:iCs/>
                <w:lang w:val="en-US"/>
              </w:rPr>
              <w:t>Software Teks Editor</w:t>
            </w:r>
          </w:p>
        </w:tc>
      </w:tr>
    </w:tbl>
    <w:p w14:paraId="6E4C917F" w14:textId="77777777" w:rsidR="00342BE8" w:rsidRPr="00342BE8" w:rsidRDefault="00342BE8" w:rsidP="00342BE8">
      <w:pPr>
        <w:rPr>
          <w:lang w:val="en-US"/>
        </w:rPr>
      </w:pPr>
    </w:p>
    <w:p w14:paraId="6F8F7804" w14:textId="648910C8" w:rsidR="00AD76D9" w:rsidRPr="0024537B" w:rsidRDefault="00AD76D9">
      <w:pPr>
        <w:rPr>
          <w:b/>
          <w:bCs/>
          <w:szCs w:val="24"/>
          <w:lang w:val="en-US"/>
        </w:rPr>
      </w:pPr>
      <w:r w:rsidRPr="0024537B">
        <w:rPr>
          <w:b/>
          <w:bCs/>
          <w:szCs w:val="24"/>
          <w:lang w:val="en-US"/>
        </w:rPr>
        <w:br w:type="page"/>
      </w:r>
    </w:p>
    <w:p w14:paraId="7955B201" w14:textId="77777777" w:rsidR="00FB1CEC" w:rsidRPr="0024537B" w:rsidRDefault="00FB1CEC" w:rsidP="00FB1CEC">
      <w:pPr>
        <w:pStyle w:val="ListParagraph"/>
        <w:spacing w:line="360" w:lineRule="auto"/>
        <w:ind w:firstLine="720"/>
        <w:jc w:val="both"/>
        <w:rPr>
          <w:b/>
          <w:bCs/>
          <w:szCs w:val="24"/>
          <w:lang w:val="en-US"/>
        </w:rPr>
        <w:sectPr w:rsidR="00FB1CEC" w:rsidRPr="0024537B" w:rsidSect="00464C7A">
          <w:footerReference w:type="default" r:id="rId35"/>
          <w:pgSz w:w="11906" w:h="16838"/>
          <w:pgMar w:top="1701" w:right="1701" w:bottom="1701" w:left="2268" w:header="708" w:footer="708" w:gutter="0"/>
          <w:pgNumType w:start="26"/>
          <w:cols w:space="708"/>
          <w:docGrid w:linePitch="360"/>
        </w:sectPr>
      </w:pPr>
    </w:p>
    <w:p w14:paraId="25EE2B31" w14:textId="635BD396" w:rsidR="00AA22FD" w:rsidRPr="00103E3D" w:rsidRDefault="00AA22FD" w:rsidP="00FB1CEC">
      <w:pPr>
        <w:spacing w:line="360" w:lineRule="auto"/>
        <w:jc w:val="center"/>
        <w:rPr>
          <w:i/>
          <w:iCs/>
          <w:lang w:val="en-US"/>
        </w:rPr>
      </w:pPr>
      <w:r w:rsidRPr="00103E3D">
        <w:rPr>
          <w:b/>
          <w:bCs/>
          <w:szCs w:val="24"/>
          <w:lang w:val="en-US"/>
        </w:rPr>
        <w:lastRenderedPageBreak/>
        <w:t>DAFTAR PUSTAKA</w:t>
      </w:r>
    </w:p>
    <w:p w14:paraId="34EB863B" w14:textId="77777777" w:rsidR="008C2619" w:rsidRPr="008C2619" w:rsidRDefault="00AA22FD" w:rsidP="008C2619">
      <w:pPr>
        <w:pStyle w:val="Bibliography"/>
        <w:rPr>
          <w:rFonts w:cs="Times New Roman"/>
        </w:rPr>
      </w:pPr>
      <w:r>
        <w:rPr>
          <w:lang w:val="es-MX"/>
        </w:rPr>
        <w:fldChar w:fldCharType="begin"/>
      </w:r>
      <w:r w:rsidR="00D13809" w:rsidRPr="00103E3D">
        <w:rPr>
          <w:lang w:val="en-US"/>
        </w:rPr>
        <w:instrText xml:space="preserve"> ADDIN ZOTERO_BIBL {"uncited":[],"omitted":[],"custom":[]} CSL_BIBLIOGRAPHY </w:instrText>
      </w:r>
      <w:r>
        <w:rPr>
          <w:lang w:val="es-MX"/>
        </w:rPr>
        <w:fldChar w:fldCharType="separate"/>
      </w:r>
      <w:r w:rsidR="008C2619" w:rsidRPr="00103E3D">
        <w:rPr>
          <w:rFonts w:cs="Times New Roman"/>
          <w:lang w:val="en-US"/>
        </w:rPr>
        <w:t xml:space="preserve">Adikara, F., Ramadhan, M. I., &amp; Mulia, U. B. (2021). </w:t>
      </w:r>
      <w:r w:rsidR="008C2619" w:rsidRPr="008C2619">
        <w:rPr>
          <w:rFonts w:cs="Times New Roman"/>
          <w:i/>
          <w:iCs/>
        </w:rPr>
        <w:t>PENYULUHAN MENGENAI IoT FOR SMART BUILDING (STUDI KASUS KAMPUS GADING SERPONG UEU)</w:t>
      </w:r>
      <w:r w:rsidR="008C2619" w:rsidRPr="008C2619">
        <w:rPr>
          <w:rFonts w:cs="Times New Roman"/>
        </w:rPr>
        <w:t xml:space="preserve">. </w:t>
      </w:r>
      <w:r w:rsidR="008C2619" w:rsidRPr="008C2619">
        <w:rPr>
          <w:rFonts w:cs="Times New Roman"/>
          <w:i/>
          <w:iCs/>
        </w:rPr>
        <w:t>7</w:t>
      </w:r>
      <w:r w:rsidR="008C2619" w:rsidRPr="008C2619">
        <w:rPr>
          <w:rFonts w:cs="Times New Roman"/>
        </w:rPr>
        <w:t>.</w:t>
      </w:r>
    </w:p>
    <w:p w14:paraId="4A896651" w14:textId="77777777" w:rsidR="008C2619" w:rsidRPr="008C2619" w:rsidRDefault="008C2619" w:rsidP="008C2619">
      <w:pPr>
        <w:pStyle w:val="Bibliography"/>
        <w:rPr>
          <w:rFonts w:cs="Times New Roman"/>
        </w:rPr>
      </w:pPr>
      <w:r w:rsidRPr="008C2619">
        <w:rPr>
          <w:rFonts w:cs="Times New Roman"/>
        </w:rPr>
        <w:t xml:space="preserve">Agustina, S. (2023). </w:t>
      </w:r>
      <w:r w:rsidRPr="008C2619">
        <w:rPr>
          <w:rFonts w:cs="Times New Roman"/>
          <w:i/>
          <w:iCs/>
        </w:rPr>
        <w:t>PROTOTIPE SISTEM KEAMANAN DAN AUTOMASI RUMAH PINTAR BERBASIS INTERNET OF THINGS (IOT)</w:t>
      </w:r>
      <w:r w:rsidRPr="008C2619">
        <w:rPr>
          <w:rFonts w:cs="Times New Roman"/>
        </w:rPr>
        <w:t xml:space="preserve">. </w:t>
      </w:r>
      <w:r w:rsidRPr="008C2619">
        <w:rPr>
          <w:rFonts w:cs="Times New Roman"/>
          <w:i/>
          <w:iCs/>
        </w:rPr>
        <w:t>3</w:t>
      </w:r>
      <w:r w:rsidRPr="008C2619">
        <w:rPr>
          <w:rFonts w:cs="Times New Roman"/>
        </w:rPr>
        <w:t>.</w:t>
      </w:r>
    </w:p>
    <w:p w14:paraId="142705F3" w14:textId="77777777" w:rsidR="008C2619" w:rsidRPr="008C2619" w:rsidRDefault="008C2619" w:rsidP="008C2619">
      <w:pPr>
        <w:pStyle w:val="Bibliography"/>
        <w:rPr>
          <w:rFonts w:cs="Times New Roman"/>
        </w:rPr>
      </w:pPr>
      <w:r w:rsidRPr="008C2619">
        <w:rPr>
          <w:rFonts w:cs="Times New Roman"/>
        </w:rPr>
        <w:t xml:space="preserve">Alsumady, M. O., Alturk, Y. K., Dagamseh, A., &amp; Tantawi, M. (2021). Controlling of DC-DC Buck Converters Using Microcontrollers. </w:t>
      </w:r>
      <w:r w:rsidRPr="008C2619">
        <w:rPr>
          <w:rFonts w:cs="Times New Roman"/>
          <w:i/>
          <w:iCs/>
        </w:rPr>
        <w:t>International Journal of Circuits, Systems and Signal Processing</w:t>
      </w:r>
      <w:r w:rsidRPr="008C2619">
        <w:rPr>
          <w:rFonts w:cs="Times New Roman"/>
        </w:rPr>
        <w:t xml:space="preserve">, </w:t>
      </w:r>
      <w:r w:rsidRPr="008C2619">
        <w:rPr>
          <w:rFonts w:cs="Times New Roman"/>
          <w:i/>
          <w:iCs/>
        </w:rPr>
        <w:t>15</w:t>
      </w:r>
      <w:r w:rsidRPr="008C2619">
        <w:rPr>
          <w:rFonts w:cs="Times New Roman"/>
        </w:rPr>
        <w:t>, 197–202. https://doi.org/10.46300/9106.2021.15.22</w:t>
      </w:r>
    </w:p>
    <w:p w14:paraId="381BEA8F" w14:textId="77777777" w:rsidR="008C2619" w:rsidRPr="008C2619" w:rsidRDefault="008C2619" w:rsidP="008C2619">
      <w:pPr>
        <w:pStyle w:val="Bibliography"/>
        <w:rPr>
          <w:rFonts w:cs="Times New Roman"/>
          <w:lang w:val="es-MX"/>
        </w:rPr>
      </w:pPr>
      <w:r w:rsidRPr="008C2619">
        <w:rPr>
          <w:rFonts w:cs="Times New Roman"/>
        </w:rPr>
        <w:t xml:space="preserve">Arby, W., Hendrik, B., &amp; Awal, H. (2022). </w:t>
      </w:r>
      <w:r w:rsidRPr="008C2619">
        <w:rPr>
          <w:rFonts w:cs="Times New Roman"/>
          <w:i/>
          <w:iCs/>
          <w:lang w:val="es-MX"/>
        </w:rPr>
        <w:t>PERANCANGAN DAN IMPLEMENTASI ROBOT KESEIMBANGAN BERODA DUA BERBASIS MIKROKONTROLER</w:t>
      </w:r>
      <w:r w:rsidRPr="008C2619">
        <w:rPr>
          <w:rFonts w:cs="Times New Roman"/>
          <w:lang w:val="es-MX"/>
        </w:rPr>
        <w:t xml:space="preserve">. </w:t>
      </w:r>
      <w:r w:rsidRPr="008C2619">
        <w:rPr>
          <w:rFonts w:cs="Times New Roman"/>
          <w:i/>
          <w:iCs/>
          <w:lang w:val="es-MX"/>
        </w:rPr>
        <w:t>2</w:t>
      </w:r>
      <w:r w:rsidRPr="008C2619">
        <w:rPr>
          <w:rFonts w:cs="Times New Roman"/>
          <w:lang w:val="es-MX"/>
        </w:rPr>
        <w:t>(1).</w:t>
      </w:r>
    </w:p>
    <w:p w14:paraId="22023B08" w14:textId="77777777" w:rsidR="008C2619" w:rsidRPr="008C2619" w:rsidRDefault="008C2619" w:rsidP="008C2619">
      <w:pPr>
        <w:pStyle w:val="Bibliography"/>
        <w:rPr>
          <w:rFonts w:cs="Times New Roman"/>
        </w:rPr>
      </w:pPr>
      <w:r w:rsidRPr="008C2619">
        <w:rPr>
          <w:rFonts w:cs="Times New Roman"/>
          <w:lang w:val="es-MX"/>
        </w:rPr>
        <w:t xml:space="preserve">Athallah Muhammad Yazid, Y., &amp; Agung Permana, R. (2022). Rancang Bangun Prototype Monitoring Lampu Jalan Secara Otomatis Menggunakan Mikrokontroller ESP32 Dan Api Bot Telegram. </w:t>
      </w:r>
      <w:r w:rsidRPr="008C2619">
        <w:rPr>
          <w:rFonts w:cs="Times New Roman"/>
          <w:i/>
          <w:iCs/>
        </w:rPr>
        <w:t>Jurnal Teknik Informatika</w:t>
      </w:r>
      <w:r w:rsidRPr="008C2619">
        <w:rPr>
          <w:rFonts w:cs="Times New Roman"/>
        </w:rPr>
        <w:t xml:space="preserve">, </w:t>
      </w:r>
      <w:r w:rsidRPr="008C2619">
        <w:rPr>
          <w:rFonts w:cs="Times New Roman"/>
          <w:i/>
          <w:iCs/>
        </w:rPr>
        <w:t>8</w:t>
      </w:r>
      <w:r w:rsidRPr="008C2619">
        <w:rPr>
          <w:rFonts w:cs="Times New Roman"/>
        </w:rPr>
        <w:t>(1), 12–19. https://doi.org/10.51998/jti.v8i1.477</w:t>
      </w:r>
    </w:p>
    <w:p w14:paraId="4A9F5588" w14:textId="77777777" w:rsidR="008C2619" w:rsidRPr="008C2619" w:rsidRDefault="008C2619" w:rsidP="008C2619">
      <w:pPr>
        <w:pStyle w:val="Bibliography"/>
        <w:rPr>
          <w:rFonts w:cs="Times New Roman"/>
        </w:rPr>
      </w:pPr>
      <w:r w:rsidRPr="008C2619">
        <w:rPr>
          <w:rFonts w:cs="Times New Roman"/>
        </w:rPr>
        <w:t xml:space="preserve">Caniago, D. P. (2022). The Internet of Things application on Student Assignee Smart Box using ESP32-Cam. </w:t>
      </w:r>
      <w:r w:rsidRPr="008C2619">
        <w:rPr>
          <w:rFonts w:cs="Times New Roman"/>
          <w:i/>
          <w:iCs/>
        </w:rPr>
        <w:t>Jurnal CoSciTech (Computer Science and Information Technology)</w:t>
      </w:r>
      <w:r w:rsidRPr="008C2619">
        <w:rPr>
          <w:rFonts w:cs="Times New Roman"/>
        </w:rPr>
        <w:t xml:space="preserve">, </w:t>
      </w:r>
      <w:r w:rsidRPr="008C2619">
        <w:rPr>
          <w:rFonts w:cs="Times New Roman"/>
          <w:i/>
          <w:iCs/>
        </w:rPr>
        <w:t>3</w:t>
      </w:r>
      <w:r w:rsidRPr="008C2619">
        <w:rPr>
          <w:rFonts w:cs="Times New Roman"/>
        </w:rPr>
        <w:t>(3), 479–486. https://doi.org/10.37859/coscitech.v3i3.4347</w:t>
      </w:r>
    </w:p>
    <w:p w14:paraId="5DA12203" w14:textId="77777777" w:rsidR="008C2619" w:rsidRPr="008C2619" w:rsidRDefault="008C2619" w:rsidP="008C2619">
      <w:pPr>
        <w:pStyle w:val="Bibliography"/>
        <w:rPr>
          <w:rFonts w:cs="Times New Roman"/>
        </w:rPr>
      </w:pPr>
      <w:r w:rsidRPr="008C2619">
        <w:rPr>
          <w:rFonts w:cs="Times New Roman"/>
        </w:rPr>
        <w:t xml:space="preserve">Eulaerts, O., &amp; Joanny, G. (2022). </w:t>
      </w:r>
      <w:r w:rsidRPr="008C2619">
        <w:rPr>
          <w:rFonts w:cs="Times New Roman"/>
          <w:i/>
          <w:iCs/>
        </w:rPr>
        <w:t>Weak signals in border management and surveillance technologies</w:t>
      </w:r>
      <w:r w:rsidRPr="008C2619">
        <w:rPr>
          <w:rFonts w:cs="Times New Roman"/>
        </w:rPr>
        <w:t>. https://doi.org/10.2760/784388</w:t>
      </w:r>
    </w:p>
    <w:p w14:paraId="09A2C49B" w14:textId="77777777" w:rsidR="008C2619" w:rsidRPr="008C2619" w:rsidRDefault="008C2619" w:rsidP="008C2619">
      <w:pPr>
        <w:pStyle w:val="Bibliography"/>
        <w:rPr>
          <w:rFonts w:cs="Times New Roman"/>
        </w:rPr>
      </w:pPr>
      <w:r w:rsidRPr="008C2619">
        <w:rPr>
          <w:rFonts w:cs="Times New Roman"/>
          <w:lang w:val="es-MX"/>
        </w:rPr>
        <w:lastRenderedPageBreak/>
        <w:t xml:space="preserve">H, K., Subrata, R., H., &amp; Gozali, F. (2019). </w:t>
      </w:r>
      <w:r w:rsidRPr="008C2619">
        <w:rPr>
          <w:rFonts w:cs="Times New Roman"/>
        </w:rPr>
        <w:t xml:space="preserve">Sistem Keamanan Ruangan Berbasis Internet Of Things Dengan Menggunakan Aplikasi Android. </w:t>
      </w:r>
      <w:r w:rsidRPr="008C2619">
        <w:rPr>
          <w:rFonts w:cs="Times New Roman"/>
          <w:i/>
          <w:iCs/>
        </w:rPr>
        <w:t>TESLA: Jurnal Teknik Elektro</w:t>
      </w:r>
      <w:r w:rsidRPr="008C2619">
        <w:rPr>
          <w:rFonts w:cs="Times New Roman"/>
        </w:rPr>
        <w:t xml:space="preserve">, </w:t>
      </w:r>
      <w:r w:rsidRPr="008C2619">
        <w:rPr>
          <w:rFonts w:cs="Times New Roman"/>
          <w:i/>
          <w:iCs/>
        </w:rPr>
        <w:t>20</w:t>
      </w:r>
      <w:r w:rsidRPr="008C2619">
        <w:rPr>
          <w:rFonts w:cs="Times New Roman"/>
        </w:rPr>
        <w:t>(2), 127. https://doi.org/10.24912/tesla.v20i2.2989</w:t>
      </w:r>
    </w:p>
    <w:p w14:paraId="445D16EB" w14:textId="77777777" w:rsidR="008C2619" w:rsidRPr="008C2619" w:rsidRDefault="008C2619" w:rsidP="008C2619">
      <w:pPr>
        <w:pStyle w:val="Bibliography"/>
        <w:rPr>
          <w:rFonts w:cs="Times New Roman"/>
        </w:rPr>
      </w:pPr>
      <w:r w:rsidRPr="008C2619">
        <w:rPr>
          <w:rFonts w:cs="Times New Roman"/>
        </w:rPr>
        <w:t xml:space="preserve">Hergika, G., Siswanto, &amp; S, S. (2021). PERANCANGAN INTERNET OF THINGS (IOT) SEBAGAI KONTROL INFRASTUKTUR DAN PERALATAN TOLL PADA PT. ASTRA INFRATOLL ROAD. </w:t>
      </w:r>
      <w:r w:rsidRPr="008C2619">
        <w:rPr>
          <w:rFonts w:cs="Times New Roman"/>
          <w:i/>
          <w:iCs/>
        </w:rPr>
        <w:t>PROSISKO: Jurnal Pengembangan Riset dan Observasi Sistem Komputer</w:t>
      </w:r>
      <w:r w:rsidRPr="008C2619">
        <w:rPr>
          <w:rFonts w:cs="Times New Roman"/>
        </w:rPr>
        <w:t xml:space="preserve">, </w:t>
      </w:r>
      <w:r w:rsidRPr="008C2619">
        <w:rPr>
          <w:rFonts w:cs="Times New Roman"/>
          <w:i/>
          <w:iCs/>
        </w:rPr>
        <w:t>8</w:t>
      </w:r>
      <w:r w:rsidRPr="008C2619">
        <w:rPr>
          <w:rFonts w:cs="Times New Roman"/>
        </w:rPr>
        <w:t>(2), 86–98. https://doi.org/10.30656/prosisko.v8i2.3862</w:t>
      </w:r>
    </w:p>
    <w:p w14:paraId="42452072" w14:textId="77777777" w:rsidR="008C2619" w:rsidRPr="008C2619" w:rsidRDefault="008C2619" w:rsidP="008C2619">
      <w:pPr>
        <w:pStyle w:val="Bibliography"/>
        <w:rPr>
          <w:rFonts w:cs="Times New Roman"/>
          <w:lang w:val="es-MX"/>
        </w:rPr>
      </w:pPr>
      <w:r w:rsidRPr="008C2619">
        <w:rPr>
          <w:rFonts w:cs="Times New Roman"/>
        </w:rPr>
        <w:t xml:space="preserve">Hidayanto, F. (2015). </w:t>
      </w:r>
      <w:r w:rsidRPr="008C2619">
        <w:rPr>
          <w:rFonts w:cs="Times New Roman"/>
          <w:i/>
          <w:iCs/>
        </w:rPr>
        <w:t>MEMANFAATKAN PERKEMBANGAN TEKNOLOGI INTERNET DAN SITUS WEB UNTUK KEPENTINGAN WARGA SEKALIGUS SEBAGAI SARANA PROMOSI POTENSI DESA GERBOSARI</w:t>
      </w:r>
      <w:r w:rsidRPr="008C2619">
        <w:rPr>
          <w:rFonts w:cs="Times New Roman"/>
        </w:rPr>
        <w:t xml:space="preserve">. </w:t>
      </w:r>
      <w:r w:rsidRPr="008C2619">
        <w:rPr>
          <w:rFonts w:cs="Times New Roman"/>
          <w:i/>
          <w:iCs/>
          <w:lang w:val="es-MX"/>
        </w:rPr>
        <w:t>4</w:t>
      </w:r>
      <w:r w:rsidRPr="008C2619">
        <w:rPr>
          <w:rFonts w:cs="Times New Roman"/>
          <w:lang w:val="es-MX"/>
        </w:rPr>
        <w:t>(1).</w:t>
      </w:r>
    </w:p>
    <w:p w14:paraId="70FA7E8B" w14:textId="77777777" w:rsidR="008C2619" w:rsidRPr="008C2619" w:rsidRDefault="008C2619" w:rsidP="008C2619">
      <w:pPr>
        <w:pStyle w:val="Bibliography"/>
        <w:rPr>
          <w:rFonts w:cs="Times New Roman"/>
          <w:lang w:val="es-MX"/>
        </w:rPr>
      </w:pPr>
      <w:r w:rsidRPr="008C2619">
        <w:rPr>
          <w:rFonts w:cs="Times New Roman"/>
          <w:lang w:val="es-MX"/>
        </w:rPr>
        <w:t xml:space="preserve">Ilham, F. C., &amp; Sulasmoro, A. H. (n.d.). </w:t>
      </w:r>
      <w:r w:rsidRPr="008C2619">
        <w:rPr>
          <w:rFonts w:cs="Times New Roman"/>
          <w:i/>
          <w:iCs/>
          <w:lang w:val="es-MX"/>
        </w:rPr>
        <w:t>RANCANG BANGUN SISTEM BEL OTOMATIS PADA KANTOR MENGGUNAKAN SENSOR SUHU TUBUH BERBASIS ARDUINO</w:t>
      </w:r>
      <w:r w:rsidRPr="008C2619">
        <w:rPr>
          <w:rFonts w:cs="Times New Roman"/>
          <w:lang w:val="es-MX"/>
        </w:rPr>
        <w:t>.</w:t>
      </w:r>
    </w:p>
    <w:p w14:paraId="54D57F20" w14:textId="77777777" w:rsidR="008C2619" w:rsidRPr="008C2619" w:rsidRDefault="008C2619" w:rsidP="008C2619">
      <w:pPr>
        <w:pStyle w:val="Bibliography"/>
        <w:rPr>
          <w:rFonts w:cs="Times New Roman"/>
        </w:rPr>
      </w:pPr>
      <w:r w:rsidRPr="008C2619">
        <w:rPr>
          <w:rFonts w:cs="Times New Roman"/>
          <w:lang w:val="es-MX"/>
        </w:rPr>
        <w:t xml:space="preserve">Isrofi, A., Utama, S. N., &amp; Putra, O. V. (2021). </w:t>
      </w:r>
      <w:r w:rsidRPr="008C2619">
        <w:rPr>
          <w:rFonts w:cs="Times New Roman"/>
        </w:rPr>
        <w:t xml:space="preserve">RANCANG BANGUN ROBOT PEMOTONG RUMPUT OTOMATIS MENGGUNAKAN WIRELESS KONTROLER MODUL ESP32-CAM BERBASIS INTERNET of THINGS (IoT). </w:t>
      </w:r>
      <w:r w:rsidRPr="008C2619">
        <w:rPr>
          <w:rFonts w:cs="Times New Roman"/>
          <w:i/>
          <w:iCs/>
        </w:rPr>
        <w:t>Jurnal Teknoinfo</w:t>
      </w:r>
      <w:r w:rsidRPr="008C2619">
        <w:rPr>
          <w:rFonts w:cs="Times New Roman"/>
        </w:rPr>
        <w:t xml:space="preserve">, </w:t>
      </w:r>
      <w:r w:rsidRPr="008C2619">
        <w:rPr>
          <w:rFonts w:cs="Times New Roman"/>
          <w:i/>
          <w:iCs/>
        </w:rPr>
        <w:t>15</w:t>
      </w:r>
      <w:r w:rsidRPr="008C2619">
        <w:rPr>
          <w:rFonts w:cs="Times New Roman"/>
        </w:rPr>
        <w:t>(1), 45. https://doi.org/10.33365/jti.v15i1.675</w:t>
      </w:r>
    </w:p>
    <w:p w14:paraId="1D7AC65E" w14:textId="77777777" w:rsidR="008C2619" w:rsidRPr="008C2619" w:rsidRDefault="008C2619" w:rsidP="008C2619">
      <w:pPr>
        <w:pStyle w:val="Bibliography"/>
        <w:rPr>
          <w:rFonts w:cs="Times New Roman"/>
        </w:rPr>
      </w:pPr>
      <w:r w:rsidRPr="008C2619">
        <w:rPr>
          <w:rFonts w:cs="Times New Roman"/>
        </w:rPr>
        <w:t xml:space="preserve">Latifa, U., &amp; Slamet Saputro, J. (2018). PERANCANGAN ROBOT ARM GRIPPER BERBASIS ARDUINO UNO MENGGUNAKAN </w:t>
      </w:r>
      <w:r w:rsidRPr="008C2619">
        <w:rPr>
          <w:rFonts w:cs="Times New Roman"/>
        </w:rPr>
        <w:lastRenderedPageBreak/>
        <w:t xml:space="preserve">ANTARMUKA LABVIEW. </w:t>
      </w:r>
      <w:r w:rsidRPr="008C2619">
        <w:rPr>
          <w:rFonts w:cs="Times New Roman"/>
          <w:i/>
          <w:iCs/>
        </w:rPr>
        <w:t>Barometer</w:t>
      </w:r>
      <w:r w:rsidRPr="008C2619">
        <w:rPr>
          <w:rFonts w:cs="Times New Roman"/>
        </w:rPr>
        <w:t xml:space="preserve">, </w:t>
      </w:r>
      <w:r w:rsidRPr="008C2619">
        <w:rPr>
          <w:rFonts w:cs="Times New Roman"/>
          <w:i/>
          <w:iCs/>
        </w:rPr>
        <w:t>3</w:t>
      </w:r>
      <w:r w:rsidRPr="008C2619">
        <w:rPr>
          <w:rFonts w:cs="Times New Roman"/>
        </w:rPr>
        <w:t>(2), 138–141. https://doi.org/10.35261/barometer.v3i2.1395</w:t>
      </w:r>
    </w:p>
    <w:p w14:paraId="0A18D287" w14:textId="77777777" w:rsidR="008C2619" w:rsidRPr="008C2619" w:rsidRDefault="008C2619" w:rsidP="008C2619">
      <w:pPr>
        <w:pStyle w:val="Bibliography"/>
        <w:rPr>
          <w:rFonts w:cs="Times New Roman"/>
        </w:rPr>
      </w:pPr>
      <w:r w:rsidRPr="008C2619">
        <w:rPr>
          <w:rFonts w:cs="Times New Roman"/>
        </w:rPr>
        <w:t xml:space="preserve">Lubis, Z., Saputra, L. A., Winata, H. N., Annisa, S., &amp; Muhazzir, A. (2019). </w:t>
      </w:r>
      <w:r w:rsidRPr="008C2619">
        <w:rPr>
          <w:rFonts w:cs="Times New Roman"/>
          <w:i/>
          <w:iCs/>
        </w:rPr>
        <w:t>KONTROL MESIN AIR OTOMATIS BERBASIS ARDUINO DENGAN SMARTPHONE</w:t>
      </w:r>
      <w:r w:rsidRPr="008C2619">
        <w:rPr>
          <w:rFonts w:cs="Times New Roman"/>
        </w:rPr>
        <w:t xml:space="preserve">. </w:t>
      </w:r>
      <w:r w:rsidRPr="008C2619">
        <w:rPr>
          <w:rFonts w:cs="Times New Roman"/>
          <w:i/>
          <w:iCs/>
        </w:rPr>
        <w:t>14</w:t>
      </w:r>
      <w:r w:rsidRPr="008C2619">
        <w:rPr>
          <w:rFonts w:cs="Times New Roman"/>
        </w:rPr>
        <w:t>(3).</w:t>
      </w:r>
    </w:p>
    <w:p w14:paraId="7551385E" w14:textId="77777777" w:rsidR="008C2619" w:rsidRPr="008C2619" w:rsidRDefault="008C2619" w:rsidP="008C2619">
      <w:pPr>
        <w:pStyle w:val="Bibliography"/>
        <w:rPr>
          <w:rFonts w:cs="Times New Roman"/>
        </w:rPr>
      </w:pPr>
      <w:r w:rsidRPr="008C2619">
        <w:rPr>
          <w:rFonts w:cs="Times New Roman"/>
        </w:rPr>
        <w:t xml:space="preserve">Maulana, D., Raka Agung, I. G. A. P., &amp; Elba Duta Nugraha, I. P. (2022). SISTEM MONITOR BUDI DAYA SARANG BURUNG WALET BERBASIS ESP32-CAM DILENGKAPI APLIKASI TELEGRAM. </w:t>
      </w:r>
      <w:r w:rsidRPr="008C2619">
        <w:rPr>
          <w:rFonts w:cs="Times New Roman"/>
          <w:i/>
          <w:iCs/>
        </w:rPr>
        <w:t>Jurnal SPEKTRUM</w:t>
      </w:r>
      <w:r w:rsidRPr="008C2619">
        <w:rPr>
          <w:rFonts w:cs="Times New Roman"/>
        </w:rPr>
        <w:t xml:space="preserve">, </w:t>
      </w:r>
      <w:r w:rsidRPr="008C2619">
        <w:rPr>
          <w:rFonts w:cs="Times New Roman"/>
          <w:i/>
          <w:iCs/>
        </w:rPr>
        <w:t>9</w:t>
      </w:r>
      <w:r w:rsidRPr="008C2619">
        <w:rPr>
          <w:rFonts w:cs="Times New Roman"/>
        </w:rPr>
        <w:t>(1), 143. https://doi.org/10.24843/SPEKTRUM.2022.v09.i01.p17</w:t>
      </w:r>
    </w:p>
    <w:p w14:paraId="47EC583F" w14:textId="77777777" w:rsidR="008C2619" w:rsidRPr="008C2619" w:rsidRDefault="008C2619" w:rsidP="008C2619">
      <w:pPr>
        <w:pStyle w:val="Bibliography"/>
        <w:rPr>
          <w:rFonts w:cs="Times New Roman"/>
        </w:rPr>
      </w:pPr>
      <w:r w:rsidRPr="008C2619">
        <w:rPr>
          <w:rFonts w:cs="Times New Roman"/>
        </w:rPr>
        <w:t xml:space="preserve">Pangestu, A., Iftikhor, A. Z., &amp; Bakri, M. (2020). </w:t>
      </w:r>
      <w:r w:rsidRPr="008C2619">
        <w:rPr>
          <w:rFonts w:cs="Times New Roman"/>
          <w:i/>
          <w:iCs/>
          <w:lang w:val="es-MX"/>
        </w:rPr>
        <w:t>SISTEM RUMAH CERDAS BERBASIS IOT DENGAN MIKROKONTROLER NODEMCU DAN APLIKASI TELEGRAM</w:t>
      </w:r>
      <w:r w:rsidRPr="008C2619">
        <w:rPr>
          <w:rFonts w:cs="Times New Roman"/>
          <w:lang w:val="es-MX"/>
        </w:rPr>
        <w:t xml:space="preserve">. </w:t>
      </w:r>
      <w:r w:rsidRPr="008C2619">
        <w:rPr>
          <w:rFonts w:cs="Times New Roman"/>
          <w:i/>
          <w:iCs/>
        </w:rPr>
        <w:t>1</w:t>
      </w:r>
      <w:r w:rsidRPr="008C2619">
        <w:rPr>
          <w:rFonts w:cs="Times New Roman"/>
        </w:rPr>
        <w:t>(1).</w:t>
      </w:r>
    </w:p>
    <w:p w14:paraId="51024A84" w14:textId="77777777" w:rsidR="008C2619" w:rsidRPr="008C2619" w:rsidRDefault="008C2619" w:rsidP="008C2619">
      <w:pPr>
        <w:pStyle w:val="Bibliography"/>
        <w:rPr>
          <w:rFonts w:cs="Times New Roman"/>
        </w:rPr>
      </w:pPr>
      <w:r w:rsidRPr="008C2619">
        <w:rPr>
          <w:rFonts w:cs="Times New Roman"/>
        </w:rPr>
        <w:t xml:space="preserve">Parihar, Y. S. (2019). </w:t>
      </w:r>
      <w:r w:rsidRPr="008C2619">
        <w:rPr>
          <w:rFonts w:cs="Times New Roman"/>
          <w:i/>
          <w:iCs/>
        </w:rPr>
        <w:t>Internet of Things and Nodemcu</w:t>
      </w:r>
      <w:r w:rsidRPr="008C2619">
        <w:rPr>
          <w:rFonts w:cs="Times New Roman"/>
        </w:rPr>
        <w:t xml:space="preserve">. </w:t>
      </w:r>
      <w:r w:rsidRPr="008C2619">
        <w:rPr>
          <w:rFonts w:cs="Times New Roman"/>
          <w:i/>
          <w:iCs/>
        </w:rPr>
        <w:t>6</w:t>
      </w:r>
      <w:r w:rsidRPr="008C2619">
        <w:rPr>
          <w:rFonts w:cs="Times New Roman"/>
        </w:rPr>
        <w:t>(6).</w:t>
      </w:r>
    </w:p>
    <w:p w14:paraId="5FF19DCA" w14:textId="77777777" w:rsidR="008C2619" w:rsidRPr="008C2619" w:rsidRDefault="008C2619" w:rsidP="008C2619">
      <w:pPr>
        <w:pStyle w:val="Bibliography"/>
        <w:rPr>
          <w:rFonts w:cs="Times New Roman"/>
        </w:rPr>
      </w:pPr>
      <w:r w:rsidRPr="008C2619">
        <w:rPr>
          <w:rFonts w:cs="Times New Roman"/>
        </w:rPr>
        <w:t xml:space="preserve">Peerzada, P., Larik, W. H., &amp; Mahar, A. A. (2021). DC Motor Speed Control Through Arduino and L298N Motor Driver Using PID Controller. </w:t>
      </w:r>
      <w:r w:rsidRPr="008C2619">
        <w:rPr>
          <w:rFonts w:cs="Times New Roman"/>
          <w:i/>
          <w:iCs/>
        </w:rPr>
        <w:t>International Journal of Electrical Engineering</w:t>
      </w:r>
      <w:r w:rsidRPr="008C2619">
        <w:rPr>
          <w:rFonts w:cs="Times New Roman"/>
        </w:rPr>
        <w:t xml:space="preserve">, </w:t>
      </w:r>
      <w:r w:rsidRPr="008C2619">
        <w:rPr>
          <w:rFonts w:cs="Times New Roman"/>
          <w:i/>
          <w:iCs/>
        </w:rPr>
        <w:t>04</w:t>
      </w:r>
      <w:r w:rsidRPr="008C2619">
        <w:rPr>
          <w:rFonts w:cs="Times New Roman"/>
        </w:rPr>
        <w:t>(02).</w:t>
      </w:r>
    </w:p>
    <w:p w14:paraId="533F478A" w14:textId="77777777" w:rsidR="008C2619" w:rsidRPr="008C2619" w:rsidRDefault="008C2619" w:rsidP="008C2619">
      <w:pPr>
        <w:pStyle w:val="Bibliography"/>
        <w:rPr>
          <w:rFonts w:cs="Times New Roman"/>
        </w:rPr>
      </w:pPr>
      <w:r w:rsidRPr="008C2619">
        <w:rPr>
          <w:rFonts w:cs="Times New Roman"/>
        </w:rPr>
        <w:t xml:space="preserve">Rusimamto, P. W., Endryansyah, E., Anifah, L., Harimurti, R., &amp; Anistyasari, Y. (2021). Implementation of arduino pro mini and ESP32 cam for temperature monitoring on automatic thermogun IoT-based. </w:t>
      </w:r>
      <w:r w:rsidRPr="008C2619">
        <w:rPr>
          <w:rFonts w:cs="Times New Roman"/>
          <w:i/>
          <w:iCs/>
        </w:rPr>
        <w:t>Indonesian Journal of Electrical Engineering and Computer Science</w:t>
      </w:r>
      <w:r w:rsidRPr="008C2619">
        <w:rPr>
          <w:rFonts w:cs="Times New Roman"/>
        </w:rPr>
        <w:t xml:space="preserve">, </w:t>
      </w:r>
      <w:r w:rsidRPr="008C2619">
        <w:rPr>
          <w:rFonts w:cs="Times New Roman"/>
          <w:i/>
          <w:iCs/>
        </w:rPr>
        <w:t>23</w:t>
      </w:r>
      <w:r w:rsidRPr="008C2619">
        <w:rPr>
          <w:rFonts w:cs="Times New Roman"/>
        </w:rPr>
        <w:t>(3), 1366. https://doi.org/10.11591/ijeecs.v23.i3.pp1366-1375</w:t>
      </w:r>
    </w:p>
    <w:p w14:paraId="3DA86E52" w14:textId="77777777" w:rsidR="008C2619" w:rsidRPr="008C2619" w:rsidRDefault="008C2619" w:rsidP="008C2619">
      <w:pPr>
        <w:pStyle w:val="Bibliography"/>
        <w:rPr>
          <w:rFonts w:cs="Times New Roman"/>
        </w:rPr>
      </w:pPr>
      <w:r w:rsidRPr="008C2619">
        <w:rPr>
          <w:rFonts w:cs="Times New Roman"/>
        </w:rPr>
        <w:t xml:space="preserve">Salim, A. I., Saragih, Y., &amp; Hidayat, R. (2020). Implementasi Motor Servo SG 90 Sebagai Penggerak Mekanik Pada E. I. Helper (ELECTRONICS </w:t>
      </w:r>
      <w:r w:rsidRPr="008C2619">
        <w:rPr>
          <w:rFonts w:cs="Times New Roman"/>
        </w:rPr>
        <w:lastRenderedPageBreak/>
        <w:t xml:space="preserve">INTEGRATION HELMET WIPER). </w:t>
      </w:r>
      <w:r w:rsidRPr="008C2619">
        <w:rPr>
          <w:rFonts w:cs="Times New Roman"/>
          <w:i/>
          <w:iCs/>
        </w:rPr>
        <w:t>Electro Luceat</w:t>
      </w:r>
      <w:r w:rsidRPr="008C2619">
        <w:rPr>
          <w:rFonts w:cs="Times New Roman"/>
        </w:rPr>
        <w:t xml:space="preserve">, </w:t>
      </w:r>
      <w:r w:rsidRPr="008C2619">
        <w:rPr>
          <w:rFonts w:cs="Times New Roman"/>
          <w:i/>
          <w:iCs/>
        </w:rPr>
        <w:t>6</w:t>
      </w:r>
      <w:r w:rsidRPr="008C2619">
        <w:rPr>
          <w:rFonts w:cs="Times New Roman"/>
        </w:rPr>
        <w:t>(2), 236–244. https://doi.org/10.32531/jelekn.v6i2.256</w:t>
      </w:r>
    </w:p>
    <w:p w14:paraId="019D1CEE" w14:textId="77777777" w:rsidR="008C2619" w:rsidRPr="008C2619" w:rsidRDefault="008C2619" w:rsidP="008C2619">
      <w:pPr>
        <w:pStyle w:val="Bibliography"/>
        <w:rPr>
          <w:rFonts w:cs="Times New Roman"/>
        </w:rPr>
      </w:pPr>
      <w:r w:rsidRPr="008C2619">
        <w:rPr>
          <w:rFonts w:cs="Times New Roman"/>
        </w:rPr>
        <w:t xml:space="preserve">Setiawan, A. (2022, Desember). </w:t>
      </w:r>
      <w:r w:rsidRPr="008C2619">
        <w:rPr>
          <w:rFonts w:cs="Times New Roman"/>
          <w:i/>
          <w:iCs/>
        </w:rPr>
        <w:t>Kriminalitas di Tanjungpinang meningkat selama 2022</w:t>
      </w:r>
      <w:r w:rsidRPr="008C2619">
        <w:rPr>
          <w:rFonts w:cs="Times New Roman"/>
        </w:rPr>
        <w:t>. https://www.antaranews.com/berita/3330480/kriminalitas-di-tanjungpinang-meningkat-selama-2022</w:t>
      </w:r>
    </w:p>
    <w:p w14:paraId="036B8179" w14:textId="77777777" w:rsidR="008C2619" w:rsidRPr="008C2619" w:rsidRDefault="008C2619" w:rsidP="008C2619">
      <w:pPr>
        <w:pStyle w:val="Bibliography"/>
        <w:rPr>
          <w:rFonts w:cs="Times New Roman"/>
        </w:rPr>
      </w:pPr>
      <w:r w:rsidRPr="008C2619">
        <w:rPr>
          <w:rFonts w:cs="Times New Roman"/>
        </w:rPr>
        <w:t xml:space="preserve">Setiawan, F. B., Wibowo, Y. Y. C., Pratomo, L. H., &amp; Riyadi, S. (2022). Perancangan Automated Guided Vehicle Menggunakan Penggerak Motor DC dan Motor Servo Berbasis Raspberry Pi 4. </w:t>
      </w:r>
      <w:r w:rsidRPr="008C2619">
        <w:rPr>
          <w:rFonts w:cs="Times New Roman"/>
          <w:i/>
          <w:iCs/>
        </w:rPr>
        <w:t>Jurnal Rekayasa Elektrika</w:t>
      </w:r>
      <w:r w:rsidRPr="008C2619">
        <w:rPr>
          <w:rFonts w:cs="Times New Roman"/>
        </w:rPr>
        <w:t xml:space="preserve">, </w:t>
      </w:r>
      <w:r w:rsidRPr="008C2619">
        <w:rPr>
          <w:rFonts w:cs="Times New Roman"/>
          <w:i/>
          <w:iCs/>
        </w:rPr>
        <w:t>18</w:t>
      </w:r>
      <w:r w:rsidRPr="008C2619">
        <w:rPr>
          <w:rFonts w:cs="Times New Roman"/>
        </w:rPr>
        <w:t>(2). https://doi.org/10.17529/jre.v18i2.25863</w:t>
      </w:r>
    </w:p>
    <w:p w14:paraId="4E52BC79" w14:textId="77777777" w:rsidR="008C2619" w:rsidRPr="008C2619" w:rsidRDefault="008C2619" w:rsidP="008C2619">
      <w:pPr>
        <w:pStyle w:val="Bibliography"/>
        <w:rPr>
          <w:rFonts w:cs="Times New Roman"/>
        </w:rPr>
      </w:pPr>
      <w:r w:rsidRPr="008C2619">
        <w:rPr>
          <w:rFonts w:cs="Times New Roman"/>
        </w:rPr>
        <w:t xml:space="preserve">Ulinnuha, M. (2020). </w:t>
      </w:r>
      <w:r w:rsidRPr="008C2619">
        <w:rPr>
          <w:rFonts w:cs="Times New Roman"/>
          <w:i/>
          <w:iCs/>
        </w:rPr>
        <w:t>Pengertian dan Sejarah Robotika</w:t>
      </w:r>
      <w:r w:rsidRPr="008C2619">
        <w:rPr>
          <w:rFonts w:cs="Times New Roman"/>
        </w:rPr>
        <w:t>. 8 September. https://mitech-ndt.co.id/pengertian-dan-sejarah-robotika/</w:t>
      </w:r>
    </w:p>
    <w:p w14:paraId="5715582A" w14:textId="77777777" w:rsidR="008C2619" w:rsidRPr="008C2619" w:rsidRDefault="008C2619" w:rsidP="008C2619">
      <w:pPr>
        <w:pStyle w:val="Bibliography"/>
        <w:rPr>
          <w:rFonts w:cs="Times New Roman"/>
        </w:rPr>
      </w:pPr>
      <w:r w:rsidRPr="008C2619">
        <w:rPr>
          <w:rFonts w:cs="Times New Roman"/>
        </w:rPr>
        <w:t xml:space="preserve">Wahid, A. A. (2020). </w:t>
      </w:r>
      <w:r w:rsidRPr="008C2619">
        <w:rPr>
          <w:rFonts w:cs="Times New Roman"/>
          <w:i/>
          <w:iCs/>
        </w:rPr>
        <w:t>Analisis Metode Waterfall Untuk Pengembangan Sistem Informasi</w:t>
      </w:r>
      <w:r w:rsidRPr="008C2619">
        <w:rPr>
          <w:rFonts w:cs="Times New Roman"/>
        </w:rPr>
        <w:t>.</w:t>
      </w:r>
    </w:p>
    <w:p w14:paraId="68E4148E" w14:textId="77777777" w:rsidR="008C2619" w:rsidRPr="008C2619" w:rsidRDefault="008C2619" w:rsidP="008C2619">
      <w:pPr>
        <w:pStyle w:val="Bibliography"/>
        <w:rPr>
          <w:rFonts w:cs="Times New Roman"/>
        </w:rPr>
      </w:pPr>
      <w:r w:rsidRPr="008C2619">
        <w:rPr>
          <w:rFonts w:cs="Times New Roman"/>
        </w:rPr>
        <w:t xml:space="preserve">Zhang, C., Wang, Q., Zhan, Q., He, T., &amp; An, Y. (2019). Autonomous system design for dam surveillance robots. </w:t>
      </w:r>
      <w:r w:rsidRPr="008C2619">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8C2619">
        <w:rPr>
          <w:rFonts w:cs="Times New Roman"/>
        </w:rPr>
        <w:t>, 158–161. https://doi.org/10.1109/SmartWorld-UIC-ATC-SCALCOM-IOP-SCI.2019.00069</w:t>
      </w:r>
    </w:p>
    <w:p w14:paraId="0778A846" w14:textId="48FC9DF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AD811" w14:textId="77777777" w:rsidR="00215534" w:rsidRDefault="00215534" w:rsidP="00335A80">
      <w:pPr>
        <w:spacing w:after="0" w:line="240" w:lineRule="auto"/>
      </w:pPr>
      <w:r>
        <w:separator/>
      </w:r>
    </w:p>
  </w:endnote>
  <w:endnote w:type="continuationSeparator" w:id="0">
    <w:p w14:paraId="0D721026" w14:textId="77777777" w:rsidR="00215534" w:rsidRDefault="00215534"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B6BB0" w14:textId="66686C08" w:rsidR="00BC2510" w:rsidRDefault="00BC2510">
    <w:pPr>
      <w:pStyle w:val="Footer"/>
      <w:tabs>
        <w:tab w:val="clear" w:pos="4680"/>
        <w:tab w:val="clear" w:pos="9360"/>
      </w:tabs>
      <w:jc w:val="center"/>
      <w:rPr>
        <w:caps/>
        <w:noProof/>
        <w:color w:val="4472C4" w:themeColor="accent1"/>
      </w:rPr>
    </w:pPr>
  </w:p>
  <w:p w14:paraId="1EEEF50A" w14:textId="77777777" w:rsidR="00BC2510" w:rsidRDefault="00BC2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12D2" w14:textId="77777777" w:rsidR="00BC2510" w:rsidRDefault="00BC2510">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BC2510" w:rsidRDefault="00BC25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6023B1FA" w14:textId="77777777" w:rsidR="00BC2510" w:rsidRDefault="00BC25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BC2510" w:rsidRDefault="00BC25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27DCF" w14:textId="181DFB56" w:rsidR="00BC2510" w:rsidRDefault="00BC2510">
    <w:pPr>
      <w:pStyle w:val="Footer"/>
      <w:jc w:val="center"/>
    </w:pPr>
  </w:p>
  <w:p w14:paraId="7B11239F" w14:textId="77777777" w:rsidR="00BC2510" w:rsidRDefault="00BC25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072211"/>
      <w:docPartObj>
        <w:docPartGallery w:val="Page Numbers (Bottom of Page)"/>
        <w:docPartUnique/>
      </w:docPartObj>
    </w:sdtPr>
    <w:sdtEndPr>
      <w:rPr>
        <w:noProof/>
      </w:rPr>
    </w:sdtEndPr>
    <w:sdtContent>
      <w:p w14:paraId="777A591A" w14:textId="5C2FAF4C" w:rsidR="00BC2510" w:rsidRDefault="00BC25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BC2510" w:rsidRDefault="00BC25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D3A0FF" w14:textId="77777777" w:rsidR="00215534" w:rsidRDefault="00215534" w:rsidP="00335A80">
      <w:pPr>
        <w:spacing w:after="0" w:line="240" w:lineRule="auto"/>
      </w:pPr>
      <w:r>
        <w:separator/>
      </w:r>
    </w:p>
  </w:footnote>
  <w:footnote w:type="continuationSeparator" w:id="0">
    <w:p w14:paraId="6AE163A7" w14:textId="77777777" w:rsidR="00215534" w:rsidRDefault="00215534"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A560" w14:textId="77777777" w:rsidR="00BC2510" w:rsidRDefault="00BC2510">
    <w:pPr>
      <w:pStyle w:val="Header"/>
    </w:pPr>
  </w:p>
  <w:p w14:paraId="504ADB2B" w14:textId="77777777" w:rsidR="00BC2510" w:rsidRDefault="00BC25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A088283C"/>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12"/>
  </w:num>
  <w:num w:numId="2">
    <w:abstractNumId w:val="12"/>
  </w:num>
  <w:num w:numId="3">
    <w:abstractNumId w:val="12"/>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2"/>
  </w:num>
  <w:num w:numId="13">
    <w:abstractNumId w:val="32"/>
  </w:num>
  <w:num w:numId="14">
    <w:abstractNumId w:val="0"/>
  </w:num>
  <w:num w:numId="15">
    <w:abstractNumId w:val="13"/>
  </w:num>
  <w:num w:numId="16">
    <w:abstractNumId w:val="17"/>
  </w:num>
  <w:num w:numId="17">
    <w:abstractNumId w:val="23"/>
  </w:num>
  <w:num w:numId="18">
    <w:abstractNumId w:val="2"/>
  </w:num>
  <w:num w:numId="19">
    <w:abstractNumId w:val="10"/>
  </w:num>
  <w:num w:numId="20">
    <w:abstractNumId w:val="28"/>
  </w:num>
  <w:num w:numId="21">
    <w:abstractNumId w:val="18"/>
  </w:num>
  <w:num w:numId="22">
    <w:abstractNumId w:val="8"/>
  </w:num>
  <w:num w:numId="23">
    <w:abstractNumId w:val="15"/>
  </w:num>
  <w:num w:numId="24">
    <w:abstractNumId w:val="4"/>
  </w:num>
  <w:num w:numId="25">
    <w:abstractNumId w:val="31"/>
  </w:num>
  <w:num w:numId="26">
    <w:abstractNumId w:val="3"/>
  </w:num>
  <w:num w:numId="27">
    <w:abstractNumId w:val="30"/>
  </w:num>
  <w:num w:numId="28">
    <w:abstractNumId w:val="14"/>
  </w:num>
  <w:num w:numId="29">
    <w:abstractNumId w:val="26"/>
  </w:num>
  <w:num w:numId="30">
    <w:abstractNumId w:val="5"/>
  </w:num>
  <w:num w:numId="31">
    <w:abstractNumId w:val="7"/>
  </w:num>
  <w:num w:numId="32">
    <w:abstractNumId w:val="16"/>
  </w:num>
  <w:num w:numId="33">
    <w:abstractNumId w:val="19"/>
  </w:num>
  <w:num w:numId="34">
    <w:abstractNumId w:val="27"/>
  </w:num>
  <w:num w:numId="35">
    <w:abstractNumId w:val="34"/>
  </w:num>
  <w:num w:numId="36">
    <w:abstractNumId w:val="24"/>
  </w:num>
  <w:num w:numId="37">
    <w:abstractNumId w:val="9"/>
  </w:num>
  <w:num w:numId="38">
    <w:abstractNumId w:val="11"/>
  </w:num>
  <w:num w:numId="39">
    <w:abstractNumId w:val="21"/>
  </w:num>
  <w:num w:numId="40">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abstractNumId w:val="29"/>
  </w:num>
  <w:num w:numId="43">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abstractNumId w:val="1"/>
  </w:num>
  <w:num w:numId="45">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abstractNumId w:val="25"/>
  </w:num>
  <w:num w:numId="47">
    <w:abstractNumId w:val="22"/>
  </w:num>
  <w:num w:numId="48">
    <w:abstractNumId w:val="20"/>
  </w:num>
  <w:num w:numId="49">
    <w:abstractNumId w:val="6"/>
  </w:num>
  <w:num w:numId="5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03E3D"/>
    <w:rsid w:val="00116AA1"/>
    <w:rsid w:val="001372E7"/>
    <w:rsid w:val="00146D2E"/>
    <w:rsid w:val="00150DF3"/>
    <w:rsid w:val="0015577F"/>
    <w:rsid w:val="00156514"/>
    <w:rsid w:val="00163413"/>
    <w:rsid w:val="00172C1D"/>
    <w:rsid w:val="00176314"/>
    <w:rsid w:val="001816FA"/>
    <w:rsid w:val="00184B11"/>
    <w:rsid w:val="001A5E37"/>
    <w:rsid w:val="001B1904"/>
    <w:rsid w:val="001B4C47"/>
    <w:rsid w:val="001C46EE"/>
    <w:rsid w:val="001C691D"/>
    <w:rsid w:val="001E5B09"/>
    <w:rsid w:val="001E5FA2"/>
    <w:rsid w:val="001E6BE5"/>
    <w:rsid w:val="001F1A02"/>
    <w:rsid w:val="001F3341"/>
    <w:rsid w:val="001F37B8"/>
    <w:rsid w:val="001F7132"/>
    <w:rsid w:val="0020350C"/>
    <w:rsid w:val="00215534"/>
    <w:rsid w:val="0022048B"/>
    <w:rsid w:val="002254E7"/>
    <w:rsid w:val="0024537B"/>
    <w:rsid w:val="002467F7"/>
    <w:rsid w:val="0025123C"/>
    <w:rsid w:val="00254182"/>
    <w:rsid w:val="00254440"/>
    <w:rsid w:val="002621B0"/>
    <w:rsid w:val="00267A6D"/>
    <w:rsid w:val="00270AC5"/>
    <w:rsid w:val="002743A5"/>
    <w:rsid w:val="00287BA8"/>
    <w:rsid w:val="002A2A79"/>
    <w:rsid w:val="002A32BC"/>
    <w:rsid w:val="002A7115"/>
    <w:rsid w:val="002A7C1C"/>
    <w:rsid w:val="002C62A5"/>
    <w:rsid w:val="002D37FC"/>
    <w:rsid w:val="002D635E"/>
    <w:rsid w:val="002E7D69"/>
    <w:rsid w:val="003207B1"/>
    <w:rsid w:val="00325FFF"/>
    <w:rsid w:val="00335A80"/>
    <w:rsid w:val="00336B43"/>
    <w:rsid w:val="00342BE8"/>
    <w:rsid w:val="00343608"/>
    <w:rsid w:val="00351A39"/>
    <w:rsid w:val="00352F09"/>
    <w:rsid w:val="00352FB6"/>
    <w:rsid w:val="00354296"/>
    <w:rsid w:val="00360215"/>
    <w:rsid w:val="003618B8"/>
    <w:rsid w:val="00367F25"/>
    <w:rsid w:val="003758EE"/>
    <w:rsid w:val="0037660A"/>
    <w:rsid w:val="00382BB3"/>
    <w:rsid w:val="00383D19"/>
    <w:rsid w:val="003849A4"/>
    <w:rsid w:val="003865D7"/>
    <w:rsid w:val="0038678F"/>
    <w:rsid w:val="003951A7"/>
    <w:rsid w:val="00396333"/>
    <w:rsid w:val="003A77FA"/>
    <w:rsid w:val="003A7EF2"/>
    <w:rsid w:val="003B1E49"/>
    <w:rsid w:val="003C10F2"/>
    <w:rsid w:val="003C1900"/>
    <w:rsid w:val="003C2F8A"/>
    <w:rsid w:val="003C334B"/>
    <w:rsid w:val="003C7B82"/>
    <w:rsid w:val="003D4D4C"/>
    <w:rsid w:val="003E66AB"/>
    <w:rsid w:val="003F2EE7"/>
    <w:rsid w:val="003F50A5"/>
    <w:rsid w:val="00400BFD"/>
    <w:rsid w:val="004019D0"/>
    <w:rsid w:val="00406B99"/>
    <w:rsid w:val="00407628"/>
    <w:rsid w:val="004119B8"/>
    <w:rsid w:val="004218EB"/>
    <w:rsid w:val="00422295"/>
    <w:rsid w:val="00425D0E"/>
    <w:rsid w:val="004311E5"/>
    <w:rsid w:val="004319F1"/>
    <w:rsid w:val="00440E80"/>
    <w:rsid w:val="004467A2"/>
    <w:rsid w:val="0045481E"/>
    <w:rsid w:val="00460D93"/>
    <w:rsid w:val="0046156A"/>
    <w:rsid w:val="00464C7A"/>
    <w:rsid w:val="00484E6E"/>
    <w:rsid w:val="004A1085"/>
    <w:rsid w:val="004B39E6"/>
    <w:rsid w:val="004B73D3"/>
    <w:rsid w:val="004C1D2D"/>
    <w:rsid w:val="004C36EE"/>
    <w:rsid w:val="004C3FD4"/>
    <w:rsid w:val="004D2CF9"/>
    <w:rsid w:val="004D690C"/>
    <w:rsid w:val="004D7909"/>
    <w:rsid w:val="004F070D"/>
    <w:rsid w:val="005002D5"/>
    <w:rsid w:val="005065D6"/>
    <w:rsid w:val="00507B03"/>
    <w:rsid w:val="00513DF3"/>
    <w:rsid w:val="00513FE3"/>
    <w:rsid w:val="005212E9"/>
    <w:rsid w:val="005258F4"/>
    <w:rsid w:val="005343C1"/>
    <w:rsid w:val="00537A3D"/>
    <w:rsid w:val="0054412F"/>
    <w:rsid w:val="00544A43"/>
    <w:rsid w:val="00553BB8"/>
    <w:rsid w:val="00564921"/>
    <w:rsid w:val="005803E6"/>
    <w:rsid w:val="00580FA5"/>
    <w:rsid w:val="00586D22"/>
    <w:rsid w:val="00586E28"/>
    <w:rsid w:val="0058737F"/>
    <w:rsid w:val="005879E5"/>
    <w:rsid w:val="005935AC"/>
    <w:rsid w:val="005B4800"/>
    <w:rsid w:val="005B5D87"/>
    <w:rsid w:val="005B7B4A"/>
    <w:rsid w:val="005C1220"/>
    <w:rsid w:val="005D33E8"/>
    <w:rsid w:val="005D4269"/>
    <w:rsid w:val="005E39F5"/>
    <w:rsid w:val="005F0887"/>
    <w:rsid w:val="005F463D"/>
    <w:rsid w:val="00600A44"/>
    <w:rsid w:val="00602E2F"/>
    <w:rsid w:val="00613639"/>
    <w:rsid w:val="006307B2"/>
    <w:rsid w:val="00630ABA"/>
    <w:rsid w:val="00633FA9"/>
    <w:rsid w:val="00640345"/>
    <w:rsid w:val="006409FD"/>
    <w:rsid w:val="00646D97"/>
    <w:rsid w:val="006525D2"/>
    <w:rsid w:val="006556DC"/>
    <w:rsid w:val="006665C9"/>
    <w:rsid w:val="00672143"/>
    <w:rsid w:val="006734B0"/>
    <w:rsid w:val="00680265"/>
    <w:rsid w:val="006821C2"/>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66456"/>
    <w:rsid w:val="00776C83"/>
    <w:rsid w:val="007945D4"/>
    <w:rsid w:val="00795816"/>
    <w:rsid w:val="007A0E62"/>
    <w:rsid w:val="007A6B01"/>
    <w:rsid w:val="007B24FF"/>
    <w:rsid w:val="007B70D9"/>
    <w:rsid w:val="007C0220"/>
    <w:rsid w:val="007D63BB"/>
    <w:rsid w:val="007E2FD2"/>
    <w:rsid w:val="007E465C"/>
    <w:rsid w:val="007F3303"/>
    <w:rsid w:val="007F4E02"/>
    <w:rsid w:val="0080565C"/>
    <w:rsid w:val="0081202D"/>
    <w:rsid w:val="00825CA1"/>
    <w:rsid w:val="0082610A"/>
    <w:rsid w:val="008261A2"/>
    <w:rsid w:val="00844939"/>
    <w:rsid w:val="00854B28"/>
    <w:rsid w:val="008553B1"/>
    <w:rsid w:val="0087405A"/>
    <w:rsid w:val="00876629"/>
    <w:rsid w:val="008B3AC0"/>
    <w:rsid w:val="008C2619"/>
    <w:rsid w:val="008D1C3C"/>
    <w:rsid w:val="008D4B81"/>
    <w:rsid w:val="008E3187"/>
    <w:rsid w:val="008F2B6E"/>
    <w:rsid w:val="008F4C5D"/>
    <w:rsid w:val="00906C78"/>
    <w:rsid w:val="00910111"/>
    <w:rsid w:val="0091266A"/>
    <w:rsid w:val="009157AF"/>
    <w:rsid w:val="009161F4"/>
    <w:rsid w:val="00923934"/>
    <w:rsid w:val="00930838"/>
    <w:rsid w:val="0093595A"/>
    <w:rsid w:val="00936598"/>
    <w:rsid w:val="00946E48"/>
    <w:rsid w:val="00963C18"/>
    <w:rsid w:val="00963EAF"/>
    <w:rsid w:val="00985CAC"/>
    <w:rsid w:val="0099091B"/>
    <w:rsid w:val="009A7BBB"/>
    <w:rsid w:val="009B316A"/>
    <w:rsid w:val="009C58D6"/>
    <w:rsid w:val="009C65B4"/>
    <w:rsid w:val="009D0912"/>
    <w:rsid w:val="009F32FA"/>
    <w:rsid w:val="009F50F0"/>
    <w:rsid w:val="009F545F"/>
    <w:rsid w:val="009F65BE"/>
    <w:rsid w:val="009F7FC1"/>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D76D9"/>
    <w:rsid w:val="00AE2CAD"/>
    <w:rsid w:val="00AE3FBA"/>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65510"/>
    <w:rsid w:val="00B70903"/>
    <w:rsid w:val="00B746B9"/>
    <w:rsid w:val="00B77590"/>
    <w:rsid w:val="00B833C9"/>
    <w:rsid w:val="00B860E6"/>
    <w:rsid w:val="00B87F00"/>
    <w:rsid w:val="00BA64DF"/>
    <w:rsid w:val="00BB1B07"/>
    <w:rsid w:val="00BC0972"/>
    <w:rsid w:val="00BC2510"/>
    <w:rsid w:val="00BC4DE6"/>
    <w:rsid w:val="00BC6E2B"/>
    <w:rsid w:val="00BC758F"/>
    <w:rsid w:val="00BD6F4B"/>
    <w:rsid w:val="00BD743A"/>
    <w:rsid w:val="00BE0F8E"/>
    <w:rsid w:val="00BE44C5"/>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47037"/>
    <w:rsid w:val="00C55A68"/>
    <w:rsid w:val="00C572F4"/>
    <w:rsid w:val="00C57CEF"/>
    <w:rsid w:val="00C61969"/>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B5924"/>
    <w:rsid w:val="00DC128B"/>
    <w:rsid w:val="00DC531A"/>
    <w:rsid w:val="00DD03ED"/>
    <w:rsid w:val="00DD3354"/>
    <w:rsid w:val="00DD5ED5"/>
    <w:rsid w:val="00DD672F"/>
    <w:rsid w:val="00E0287E"/>
    <w:rsid w:val="00E0385A"/>
    <w:rsid w:val="00E04122"/>
    <w:rsid w:val="00E130CA"/>
    <w:rsid w:val="00E1368D"/>
    <w:rsid w:val="00E1650B"/>
    <w:rsid w:val="00E300F4"/>
    <w:rsid w:val="00E316D0"/>
    <w:rsid w:val="00E436BF"/>
    <w:rsid w:val="00E46ED1"/>
    <w:rsid w:val="00E541AE"/>
    <w:rsid w:val="00E61F45"/>
    <w:rsid w:val="00E75A2D"/>
    <w:rsid w:val="00E81A22"/>
    <w:rsid w:val="00E858A5"/>
    <w:rsid w:val="00E94CFB"/>
    <w:rsid w:val="00EA7F76"/>
    <w:rsid w:val="00EB4210"/>
    <w:rsid w:val="00EB469E"/>
    <w:rsid w:val="00EB52CF"/>
    <w:rsid w:val="00EB6837"/>
    <w:rsid w:val="00EB7C5A"/>
    <w:rsid w:val="00EC19C3"/>
    <w:rsid w:val="00EE4357"/>
    <w:rsid w:val="00EF310C"/>
    <w:rsid w:val="00EF5883"/>
    <w:rsid w:val="00F06A48"/>
    <w:rsid w:val="00F23291"/>
    <w:rsid w:val="00F26A78"/>
    <w:rsid w:val="00F3091A"/>
    <w:rsid w:val="00F344A6"/>
    <w:rsid w:val="00F34BDE"/>
    <w:rsid w:val="00F4553E"/>
    <w:rsid w:val="00F46064"/>
    <w:rsid w:val="00F47D67"/>
    <w:rsid w:val="00F6231E"/>
    <w:rsid w:val="00F62710"/>
    <w:rsid w:val="00F7280B"/>
    <w:rsid w:val="00F75BC4"/>
    <w:rsid w:val="00F777A0"/>
    <w:rsid w:val="00F936FC"/>
    <w:rsid w:val="00FA3EFE"/>
    <w:rsid w:val="00FA4253"/>
    <w:rsid w:val="00FB1CEC"/>
    <w:rsid w:val="00FC7941"/>
    <w:rsid w:val="00FC7ADC"/>
    <w:rsid w:val="00FD137A"/>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8D4B8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8D4B8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092A5-3363-4693-8D38-D4586E82A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0</TotalTime>
  <Pages>36</Pages>
  <Words>11842</Words>
  <Characters>6750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120</cp:revision>
  <cp:lastPrinted>2023-07-06T07:06:00Z</cp:lastPrinted>
  <dcterms:created xsi:type="dcterms:W3CDTF">2023-05-08T00:22:00Z</dcterms:created>
  <dcterms:modified xsi:type="dcterms:W3CDTF">2023-07-1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O6VgqA1n"/&gt;&lt;style id="http://www.zotero.org/styles/apa" locale="en-US" hasBibliography="1" bibliographyStyleHasBeenSet="1"/&gt;&lt;prefs&gt;&lt;pref name="fieldType" value="Field"/&gt;&lt;/prefs&gt;&lt;/data&gt;</vt:lpwstr>
  </property>
</Properties>
</file>